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22CC57" w14:textId="77777777" w:rsidR="0067034F" w:rsidRDefault="00FE2C5C" w:rsidP="0067034F">
      <w:pPr>
        <w:spacing w:line="360" w:lineRule="auto"/>
        <w:jc w:val="center"/>
        <w:rPr>
          <w:b/>
          <w:lang w:val="en-US"/>
        </w:rPr>
      </w:pPr>
      <w:r>
        <w:rPr>
          <w:b/>
          <w:noProof/>
          <w:lang w:val="en-US"/>
        </w:rPr>
        <w:drawing>
          <wp:inline distT="0" distB="0" distL="0" distR="0" wp14:anchorId="57179D92" wp14:editId="4004C90C">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14:paraId="4405E572" w14:textId="77777777" w:rsidR="0067034F" w:rsidRDefault="0067034F" w:rsidP="0067034F">
      <w:pPr>
        <w:jc w:val="center"/>
        <w:rPr>
          <w:b/>
          <w:sz w:val="28"/>
          <w:szCs w:val="28"/>
          <w:lang w:val="en-US"/>
        </w:rPr>
      </w:pPr>
      <w:r w:rsidRPr="001B080D">
        <w:rPr>
          <w:b/>
          <w:sz w:val="28"/>
          <w:szCs w:val="28"/>
          <w:lang w:val="en-US"/>
        </w:rPr>
        <w:t>UNIVERSITAS INDONESIA</w:t>
      </w:r>
    </w:p>
    <w:p w14:paraId="314016F7" w14:textId="77777777" w:rsidR="0067034F" w:rsidRDefault="0067034F" w:rsidP="0067034F">
      <w:pPr>
        <w:jc w:val="center"/>
        <w:rPr>
          <w:b/>
          <w:sz w:val="28"/>
          <w:szCs w:val="28"/>
          <w:lang w:val="en-US"/>
        </w:rPr>
      </w:pPr>
    </w:p>
    <w:p w14:paraId="02BDBF53" w14:textId="77777777" w:rsidR="0067034F" w:rsidRPr="001B080D" w:rsidRDefault="0067034F" w:rsidP="0067034F">
      <w:pPr>
        <w:jc w:val="center"/>
        <w:rPr>
          <w:b/>
          <w:sz w:val="28"/>
          <w:szCs w:val="28"/>
          <w:lang w:val="en-US"/>
        </w:rPr>
      </w:pPr>
    </w:p>
    <w:p w14:paraId="44619278" w14:textId="77777777"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w:t>
      </w:r>
      <w:r w:rsidR="005117AA">
        <w:rPr>
          <w:noProof/>
        </w:rPr>
        <w:t>l</w:t>
      </w:r>
      <w:r w:rsidRPr="009720AE">
        <w:rPr>
          <w:noProof/>
        </w:rPr>
        <w:t>d.)</w:t>
      </w:r>
      <w:bookmarkEnd w:id="0"/>
    </w:p>
    <w:p w14:paraId="6E3CCBBA" w14:textId="77777777" w:rsidR="0067034F" w:rsidRDefault="0067034F" w:rsidP="0067034F">
      <w:pPr>
        <w:spacing w:line="360" w:lineRule="auto"/>
        <w:jc w:val="center"/>
        <w:rPr>
          <w:b/>
          <w:lang w:val="en-US"/>
        </w:rPr>
      </w:pPr>
    </w:p>
    <w:p w14:paraId="2D609003" w14:textId="77777777"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14:paraId="6C819D3A" w14:textId="77777777" w:rsidR="0067034F" w:rsidRDefault="0067034F" w:rsidP="0067034F">
      <w:pPr>
        <w:spacing w:line="360" w:lineRule="auto"/>
        <w:jc w:val="center"/>
        <w:rPr>
          <w:b/>
          <w:sz w:val="28"/>
          <w:szCs w:val="28"/>
          <w:lang w:val="en-US"/>
        </w:rPr>
      </w:pPr>
    </w:p>
    <w:p w14:paraId="4379A79E" w14:textId="77777777" w:rsidR="0067034F" w:rsidRPr="001B080D" w:rsidRDefault="0067034F" w:rsidP="0067034F">
      <w:pPr>
        <w:spacing w:line="360" w:lineRule="auto"/>
        <w:jc w:val="center"/>
        <w:rPr>
          <w:b/>
          <w:sz w:val="28"/>
          <w:szCs w:val="28"/>
          <w:lang w:val="en-US"/>
        </w:rPr>
      </w:pPr>
    </w:p>
    <w:p w14:paraId="2D202174" w14:textId="77777777"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14:paraId="44B03CCD" w14:textId="77777777" w:rsidR="0067034F" w:rsidRDefault="0067034F" w:rsidP="0067034F">
      <w:pPr>
        <w:jc w:val="center"/>
        <w:rPr>
          <w:b/>
          <w:sz w:val="28"/>
          <w:szCs w:val="28"/>
        </w:rPr>
      </w:pPr>
      <w:r>
        <w:rPr>
          <w:b/>
          <w:sz w:val="28"/>
          <w:szCs w:val="28"/>
          <w:lang w:val="en-US"/>
        </w:rPr>
        <w:t>1</w:t>
      </w:r>
      <w:r w:rsidR="007A7F78">
        <w:rPr>
          <w:b/>
          <w:sz w:val="28"/>
          <w:szCs w:val="28"/>
        </w:rPr>
        <w:t>506740332</w:t>
      </w:r>
    </w:p>
    <w:p w14:paraId="38196043" w14:textId="77777777" w:rsidR="007A7F78" w:rsidRPr="007A7F78" w:rsidRDefault="007A7F78" w:rsidP="0067034F">
      <w:pPr>
        <w:jc w:val="center"/>
        <w:rPr>
          <w:b/>
          <w:sz w:val="28"/>
          <w:szCs w:val="28"/>
        </w:rPr>
      </w:pPr>
    </w:p>
    <w:p w14:paraId="408EB15F" w14:textId="77777777" w:rsidR="0067034F" w:rsidRPr="00BF41A0" w:rsidRDefault="0067034F" w:rsidP="0067034F">
      <w:pPr>
        <w:spacing w:line="360" w:lineRule="auto"/>
        <w:jc w:val="center"/>
        <w:rPr>
          <w:b/>
          <w:lang w:val="en-US"/>
        </w:rPr>
      </w:pPr>
    </w:p>
    <w:p w14:paraId="3D376AD8" w14:textId="77777777" w:rsidR="0067034F" w:rsidRPr="00BF41A0" w:rsidRDefault="0067034F" w:rsidP="0067034F">
      <w:pPr>
        <w:spacing w:line="360" w:lineRule="auto"/>
        <w:jc w:val="center"/>
        <w:rPr>
          <w:b/>
          <w:lang w:val="en-US"/>
        </w:rPr>
      </w:pPr>
    </w:p>
    <w:p w14:paraId="120AB870" w14:textId="77777777" w:rsidR="0067034F" w:rsidRPr="00BF41A0" w:rsidRDefault="0067034F" w:rsidP="0067034F">
      <w:pPr>
        <w:spacing w:line="360" w:lineRule="auto"/>
        <w:jc w:val="center"/>
        <w:rPr>
          <w:b/>
          <w:lang w:val="en-US"/>
        </w:rPr>
      </w:pPr>
    </w:p>
    <w:p w14:paraId="40525D9B" w14:textId="77777777" w:rsidR="0067034F" w:rsidRPr="001B080D" w:rsidRDefault="0067034F" w:rsidP="0067034F">
      <w:pPr>
        <w:jc w:val="left"/>
        <w:rPr>
          <w:b/>
          <w:sz w:val="28"/>
          <w:szCs w:val="28"/>
        </w:rPr>
      </w:pPr>
    </w:p>
    <w:p w14:paraId="32DDD0A3" w14:textId="77777777" w:rsidR="0067034F" w:rsidRPr="001B080D" w:rsidRDefault="0067034F" w:rsidP="0067034F">
      <w:pPr>
        <w:jc w:val="center"/>
        <w:rPr>
          <w:b/>
          <w:szCs w:val="24"/>
        </w:rPr>
      </w:pPr>
      <w:r w:rsidRPr="001B080D">
        <w:rPr>
          <w:b/>
          <w:szCs w:val="24"/>
        </w:rPr>
        <w:t>FAKULTAS MATEMATIKA DAN ILMU PENGETAHUAN ALAM</w:t>
      </w:r>
    </w:p>
    <w:p w14:paraId="0299C214" w14:textId="77777777" w:rsidR="0067034F" w:rsidRPr="001B080D" w:rsidRDefault="0067034F" w:rsidP="0067034F">
      <w:pPr>
        <w:jc w:val="center"/>
        <w:rPr>
          <w:b/>
          <w:szCs w:val="24"/>
        </w:rPr>
      </w:pPr>
      <w:r w:rsidRPr="001B080D">
        <w:rPr>
          <w:b/>
          <w:szCs w:val="24"/>
        </w:rPr>
        <w:t>PROGRAM STUDI FISIKA</w:t>
      </w:r>
    </w:p>
    <w:p w14:paraId="5FB729F8" w14:textId="77777777" w:rsidR="0067034F" w:rsidRDefault="0067034F" w:rsidP="0067034F">
      <w:pPr>
        <w:jc w:val="center"/>
        <w:rPr>
          <w:b/>
          <w:szCs w:val="24"/>
        </w:rPr>
      </w:pPr>
      <w:r w:rsidRPr="001B080D">
        <w:rPr>
          <w:b/>
          <w:szCs w:val="24"/>
        </w:rPr>
        <w:t>DEPOK</w:t>
      </w:r>
    </w:p>
    <w:p w14:paraId="10D1EB7C" w14:textId="77777777" w:rsidR="00EE3678" w:rsidRPr="006B341D" w:rsidRDefault="00E60A36" w:rsidP="006B341D">
      <w:pPr>
        <w:jc w:val="center"/>
        <w:rPr>
          <w:b/>
          <w:szCs w:val="24"/>
        </w:rPr>
      </w:pPr>
      <w:r>
        <w:rPr>
          <w:b/>
          <w:szCs w:val="24"/>
          <w:lang w:val="en-US"/>
        </w:rPr>
        <w:t>201</w:t>
      </w:r>
      <w:r w:rsidR="009058B5">
        <w:rPr>
          <w:b/>
          <w:szCs w:val="24"/>
        </w:rPr>
        <w:t>9</w:t>
      </w:r>
      <w:bookmarkStart w:id="1" w:name="_GoBack"/>
      <w:bookmarkEnd w:id="1"/>
    </w:p>
    <w:p w14:paraId="6043BD1A" w14:textId="77777777" w:rsidR="00E220B5" w:rsidRPr="00BF41A0" w:rsidRDefault="00324625" w:rsidP="005117AA">
      <w:pPr>
        <w:spacing w:line="360" w:lineRule="auto"/>
        <w:jc w:val="center"/>
        <w:rPr>
          <w:b/>
          <w:szCs w:val="24"/>
        </w:rPr>
      </w:pPr>
      <w:r w:rsidRPr="00BF41A0">
        <w:rPr>
          <w:b/>
          <w:szCs w:val="24"/>
        </w:rPr>
        <w:lastRenderedPageBreak/>
        <w:t>LEMBAR PENGESAHAN</w:t>
      </w:r>
    </w:p>
    <w:p w14:paraId="21BA6C1C" w14:textId="77777777" w:rsidR="00EE3678" w:rsidRPr="00BF41A0" w:rsidRDefault="00EE3678" w:rsidP="00A70E22">
      <w:pPr>
        <w:pStyle w:val="Style7"/>
        <w:spacing w:line="360" w:lineRule="auto"/>
        <w:rPr>
          <w:rFonts w:eastAsia="Calibri"/>
          <w:sz w:val="24"/>
          <w:szCs w:val="24"/>
          <w:lang w:eastAsia="en-US"/>
        </w:rPr>
      </w:pPr>
    </w:p>
    <w:p w14:paraId="07D22399" w14:textId="77777777"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14:paraId="23AC6B9E" w14:textId="77777777"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14:paraId="28A9475E" w14:textId="77777777"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14:paraId="0123B91E" w14:textId="77777777"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2" w:name="_Hlk276087"/>
      <w:r w:rsidR="007B19C5" w:rsidRPr="007B19C5">
        <w:rPr>
          <w:rFonts w:eastAsia="Calibri"/>
          <w:sz w:val="24"/>
          <w:szCs w:val="24"/>
          <w:lang w:val="id-ID" w:eastAsia="en-US"/>
        </w:rPr>
        <w:t>Adhi Harmoko Saputro</w:t>
      </w:r>
      <w:bookmarkEnd w:id="2"/>
    </w:p>
    <w:p w14:paraId="528170D0" w14:textId="77777777"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14:paraId="4AD1CF41" w14:textId="77777777"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w:t>
      </w:r>
      <w:r w:rsidR="00457A5D" w:rsidRPr="005117AA">
        <w:rPr>
          <w:b/>
          <w:i/>
          <w:szCs w:val="24"/>
          <w:lang w:val="en-US"/>
        </w:rPr>
        <w:t>Diospyros discolor</w:t>
      </w:r>
      <w:r w:rsidR="00457A5D" w:rsidRPr="007B19C5">
        <w:rPr>
          <w:b/>
          <w:szCs w:val="24"/>
          <w:lang w:val="en-US"/>
        </w:rPr>
        <w:t xml:space="preserve"> Wi</w:t>
      </w:r>
      <w:r w:rsidR="005117AA">
        <w:rPr>
          <w:b/>
          <w:szCs w:val="24"/>
        </w:rPr>
        <w:t>l</w:t>
      </w:r>
      <w:r w:rsidR="00457A5D" w:rsidRPr="007B19C5">
        <w:rPr>
          <w:b/>
          <w:szCs w:val="24"/>
          <w:lang w:val="en-US"/>
        </w:rPr>
        <w:t>ld.)</w:t>
      </w:r>
    </w:p>
    <w:p w14:paraId="6E08C0EF" w14:textId="77777777"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C25470">
        <w:rPr>
          <w:rFonts w:eastAsia="Calibri"/>
          <w:sz w:val="24"/>
          <w:szCs w:val="24"/>
          <w:lang w:val="id-ID" w:eastAsia="en-US"/>
        </w:rPr>
        <w:t>15-02-2019</w:t>
      </w:r>
    </w:p>
    <w:p w14:paraId="60DE863C" w14:textId="77777777"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14:paraId="53D09DE9" w14:textId="77777777" w:rsidR="0065747D" w:rsidRPr="00BF41A0" w:rsidRDefault="0065747D" w:rsidP="00A70E22">
      <w:pPr>
        <w:pStyle w:val="Style7"/>
        <w:spacing w:line="360" w:lineRule="auto"/>
        <w:jc w:val="center"/>
        <w:rPr>
          <w:rFonts w:eastAsia="Calibri"/>
          <w:sz w:val="24"/>
          <w:szCs w:val="24"/>
          <w:lang w:eastAsia="en-US"/>
        </w:rPr>
      </w:pPr>
    </w:p>
    <w:p w14:paraId="0546E5FD" w14:textId="77777777"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14:paraId="0BF1D56F" w14:textId="77777777"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14:paraId="5795B17B" w14:textId="77777777"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14:paraId="24C69154" w14:textId="77777777" w:rsidR="00EE3678" w:rsidRPr="00BF41A0" w:rsidRDefault="00EE3678" w:rsidP="00A70E22">
      <w:pPr>
        <w:pStyle w:val="Style7"/>
        <w:spacing w:line="360" w:lineRule="auto"/>
        <w:jc w:val="center"/>
        <w:rPr>
          <w:rFonts w:eastAsia="Calibri"/>
          <w:sz w:val="24"/>
          <w:szCs w:val="24"/>
          <w:lang w:eastAsia="en-US"/>
        </w:rPr>
      </w:pPr>
    </w:p>
    <w:p w14:paraId="70C20E97" w14:textId="77777777"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14:paraId="5FB6B735" w14:textId="77777777"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14:paraId="7F9F4BEF" w14:textId="77777777"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14:paraId="1D310E4E" w14:textId="77777777"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14:paraId="7DFE9130" w14:textId="77777777" w:rsidR="00EE3678" w:rsidRPr="00BF41A0" w:rsidRDefault="00EE3678" w:rsidP="00A70E22">
      <w:pPr>
        <w:pStyle w:val="Style7"/>
        <w:spacing w:line="360" w:lineRule="auto"/>
        <w:jc w:val="left"/>
        <w:rPr>
          <w:rFonts w:eastAsia="Calibri"/>
          <w:noProof/>
          <w:sz w:val="24"/>
          <w:szCs w:val="24"/>
          <w:lang w:eastAsia="id-ID"/>
        </w:rPr>
      </w:pPr>
    </w:p>
    <w:p w14:paraId="2A14C9E3" w14:textId="77777777" w:rsidR="00E004B0" w:rsidRPr="00BF41A0" w:rsidRDefault="00E004B0" w:rsidP="00A70E22">
      <w:pPr>
        <w:pStyle w:val="Style7"/>
        <w:spacing w:line="360" w:lineRule="auto"/>
        <w:jc w:val="left"/>
        <w:rPr>
          <w:rFonts w:eastAsia="Calibri"/>
          <w:noProof/>
          <w:sz w:val="24"/>
          <w:szCs w:val="24"/>
          <w:lang w:eastAsia="id-ID"/>
        </w:rPr>
      </w:pPr>
    </w:p>
    <w:p w14:paraId="7A91CF38" w14:textId="77777777" w:rsidR="00E004B0" w:rsidRPr="00BF41A0" w:rsidRDefault="00E004B0" w:rsidP="00A70E22">
      <w:pPr>
        <w:pStyle w:val="Style7"/>
        <w:spacing w:line="360" w:lineRule="auto"/>
        <w:jc w:val="left"/>
        <w:rPr>
          <w:rFonts w:eastAsia="Calibri"/>
          <w:noProof/>
          <w:sz w:val="24"/>
          <w:szCs w:val="24"/>
          <w:lang w:eastAsia="id-ID"/>
        </w:rPr>
      </w:pPr>
    </w:p>
    <w:p w14:paraId="46C79BAB" w14:textId="77777777"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14:paraId="72ABC091" w14:textId="77777777"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6A27C9">
        <w:rPr>
          <w:sz w:val="24"/>
          <w:szCs w:val="24"/>
        </w:rPr>
        <w:t>19780828200812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proofErr w:type="gramStart"/>
      <w:r w:rsidR="00FF7F6F" w:rsidRPr="00BF41A0">
        <w:rPr>
          <w:sz w:val="24"/>
          <w:szCs w:val="24"/>
        </w:rPr>
        <w:t>NIP</w:t>
      </w:r>
      <w:proofErr w:type="gramEnd"/>
      <w:r w:rsidR="00FF7F6F" w:rsidRPr="00BF41A0">
        <w:rPr>
          <w:sz w:val="24"/>
          <w:szCs w:val="24"/>
        </w:rPr>
        <w:t>.</w:t>
      </w:r>
      <w:r w:rsidR="006A27C9" w:rsidRPr="006A27C9">
        <w:rPr>
          <w:sz w:val="24"/>
          <w:szCs w:val="24"/>
        </w:rPr>
        <w:t xml:space="preserve"> </w:t>
      </w:r>
      <w:r w:rsidR="006A27C9">
        <w:rPr>
          <w:sz w:val="24"/>
          <w:szCs w:val="24"/>
        </w:rPr>
        <w:t>198302012012122003</w:t>
      </w:r>
    </w:p>
    <w:p w14:paraId="42076586" w14:textId="77777777"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14:paraId="30CEA06B" w14:textId="77777777"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14:paraId="01ED0171" w14:textId="77777777" w:rsidR="00EE3678" w:rsidRPr="00BF41A0" w:rsidRDefault="00EE3678" w:rsidP="00A70E22">
      <w:pPr>
        <w:pStyle w:val="Style7"/>
        <w:spacing w:line="360" w:lineRule="auto"/>
        <w:rPr>
          <w:rFonts w:eastAsia="Calibri"/>
          <w:sz w:val="24"/>
          <w:szCs w:val="24"/>
          <w:lang w:eastAsia="en-US"/>
        </w:rPr>
      </w:pPr>
    </w:p>
    <w:p w14:paraId="7C5CF3FC" w14:textId="77777777" w:rsidR="004118B4" w:rsidRPr="00BF41A0" w:rsidRDefault="004118B4" w:rsidP="00A70E22">
      <w:pPr>
        <w:pStyle w:val="Style7"/>
        <w:spacing w:line="360" w:lineRule="auto"/>
        <w:rPr>
          <w:rFonts w:eastAsia="Calibri"/>
          <w:sz w:val="24"/>
          <w:szCs w:val="24"/>
          <w:lang w:eastAsia="en-US"/>
        </w:rPr>
      </w:pPr>
    </w:p>
    <w:p w14:paraId="150903A3" w14:textId="77777777"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14:paraId="15DD3CCA" w14:textId="77777777"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14:paraId="6371CA2D" w14:textId="77777777" w:rsidR="00D24288" w:rsidRPr="00BF41A0" w:rsidRDefault="00D24288" w:rsidP="00D24288">
      <w:pPr>
        <w:pStyle w:val="Heading1"/>
        <w:jc w:val="center"/>
      </w:pPr>
      <w:r w:rsidRPr="00BF41A0">
        <w:lastRenderedPageBreak/>
        <w:t xml:space="preserve">BAB </w:t>
      </w:r>
      <w:r>
        <w:t>1</w:t>
      </w:r>
    </w:p>
    <w:p w14:paraId="1F66146A" w14:textId="77777777" w:rsidR="00D24288" w:rsidRDefault="00D24288" w:rsidP="00D24288">
      <w:pPr>
        <w:pStyle w:val="Heading1"/>
        <w:jc w:val="center"/>
      </w:pPr>
      <w:r w:rsidRPr="00BF41A0">
        <w:t>PENDAHULUAN</w:t>
      </w:r>
    </w:p>
    <w:p w14:paraId="2A29E7D9" w14:textId="77777777" w:rsidR="00D24288" w:rsidRPr="00121EC8" w:rsidRDefault="00D24288" w:rsidP="00D24288"/>
    <w:p w14:paraId="24B0324C" w14:textId="77777777" w:rsidR="000A52F4" w:rsidRDefault="000A52F4" w:rsidP="000A52F4">
      <w:pPr>
        <w:pStyle w:val="Heading2"/>
        <w:spacing w:line="360" w:lineRule="auto"/>
        <w:ind w:left="630" w:hanging="630"/>
      </w:pPr>
      <w:proofErr w:type="spellStart"/>
      <w:r>
        <w:t>Latar</w:t>
      </w:r>
      <w:proofErr w:type="spellEnd"/>
      <w:r>
        <w:t xml:space="preserve"> </w:t>
      </w:r>
      <w:proofErr w:type="spellStart"/>
      <w:r>
        <w:t>Belakang</w:t>
      </w:r>
      <w:proofErr w:type="spellEnd"/>
      <w:r>
        <w:tab/>
      </w:r>
    </w:p>
    <w:p w14:paraId="16864582" w14:textId="77777777" w:rsidR="000A52F4" w:rsidRDefault="000A52F4" w:rsidP="000A52F4"/>
    <w:p w14:paraId="38255309" w14:textId="77777777" w:rsidR="00E55144" w:rsidRPr="00F173F1" w:rsidRDefault="000A52F4" w:rsidP="009C6282">
      <w:pPr>
        <w:spacing w:line="360" w:lineRule="auto"/>
        <w:ind w:firstLine="720"/>
        <w:rPr>
          <w:color w:val="FF0000"/>
          <w:szCs w:val="24"/>
        </w:rPr>
      </w:pPr>
      <w:r>
        <w:rPr>
          <w:color w:val="000000" w:themeColor="text1"/>
          <w:szCs w:val="24"/>
        </w:rPr>
        <w:t xml:space="preserve">Polifenol merupakan zat yang memiliki </w:t>
      </w:r>
      <w:proofErr w:type="spellStart"/>
      <w:r>
        <w:rPr>
          <w:color w:val="000000" w:themeColor="text1"/>
          <w:szCs w:val="24"/>
          <w:lang w:val="en-US"/>
        </w:rPr>
        <w:t>aktivitas</w:t>
      </w:r>
      <w:proofErr w:type="spellEnd"/>
      <w:r>
        <w:rPr>
          <w:color w:val="000000" w:themeColor="text1"/>
          <w:szCs w:val="24"/>
          <w:lang w:val="en-US"/>
        </w:rPr>
        <w:t xml:space="preserve"> </w:t>
      </w:r>
      <w:r>
        <w:rPr>
          <w:color w:val="000000" w:themeColor="text1"/>
          <w:szCs w:val="24"/>
        </w:rPr>
        <w:t xml:space="preserve">antioksidan dan tersebar luas ke berbagai macam buah-buahan, sayuran dan makanan dan minuman lainnya. Polifenol sudah terbukti berkontribusi untuk mencegah berbagai macam penyakit-penyakit seperti kanker, kardiovaskular dan penyakit neurodegeneratif </w:t>
      </w:r>
      <w: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fldChar w:fldCharType="separate"/>
      </w:r>
      <w:r>
        <w:rPr>
          <w:noProof/>
          <w:color w:val="000000" w:themeColor="text1"/>
          <w:szCs w:val="24"/>
        </w:rPr>
        <w:t>(Scalbert et al. 2005)</w:t>
      </w:r>
      <w:r>
        <w:fldChar w:fldCharType="end"/>
      </w:r>
      <w:r>
        <w:rPr>
          <w:color w:val="000000" w:themeColor="text1"/>
          <w:szCs w:val="24"/>
        </w:rPr>
        <w:t xml:space="preserve">. Senyawa polifenol terbagi ke grup-grup yang berbeda yang dilihat dari jumlah cincin fenol yang dimiliki dan struktur elemen yang mengikat antara ring-ring tersebut, perbedaan terbagi ke asam fenolik, flavonoid, stilbenes dan lignan </w:t>
      </w:r>
      <w: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fldChar w:fldCharType="separate"/>
      </w:r>
      <w:r>
        <w:rPr>
          <w:noProof/>
          <w:color w:val="000000" w:themeColor="text1"/>
          <w:szCs w:val="24"/>
        </w:rPr>
        <w:t>(Manach et al. 2004)</w:t>
      </w:r>
      <w:r>
        <w:fldChar w:fldCharType="end"/>
      </w:r>
      <w:r>
        <w:rPr>
          <w:color w:val="000000" w:themeColor="text1"/>
          <w:szCs w:val="24"/>
        </w:rPr>
        <w:t xml:space="preserve">. </w:t>
      </w:r>
    </w:p>
    <w:p w14:paraId="0AEF4CB3" w14:textId="77777777"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w:t>
      </w:r>
      <w:r w:rsidR="000A52F4">
        <w:rPr>
          <w:szCs w:val="24"/>
        </w:rPr>
        <w:t xml:space="preserve">sulitnya mendapatkan </w:t>
      </w:r>
      <w:r w:rsidR="001D6FF0">
        <w:rPr>
          <w:szCs w:val="24"/>
        </w:rPr>
        <w:t xml:space="preserve">pelabelan sample yang benar </w:t>
      </w:r>
      <w:r>
        <w:rPr>
          <w:szCs w:val="24"/>
        </w:rPr>
        <w:t xml:space="preserve">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w:t>
      </w:r>
      <w:r w:rsidR="006E1683">
        <w:rPr>
          <w:szCs w:val="24"/>
        </w:rPr>
        <w:t xml:space="preserve"> model </w:t>
      </w:r>
      <w:r w:rsidR="006E1683">
        <w:rPr>
          <w:i/>
          <w:szCs w:val="24"/>
        </w:rPr>
        <w:t>Deep Neural Networks</w:t>
      </w:r>
      <w:r w:rsidR="00A420DB">
        <w:rPr>
          <w:szCs w:val="24"/>
        </w:rPr>
        <w:t xml:space="preserve"> </w:t>
      </w:r>
      <w:r w:rsidR="00373C8C">
        <w:rPr>
          <w:szCs w:val="24"/>
        </w:rPr>
        <w:t xml:space="preserve">yang memiliki </w:t>
      </w:r>
      <w:r w:rsidR="00A420DB">
        <w:rPr>
          <w:szCs w:val="24"/>
        </w:rPr>
        <w:t>peningkatan</w:t>
      </w:r>
      <w:r w:rsidR="00D96EE0">
        <w:rPr>
          <w:szCs w:val="24"/>
        </w:rPr>
        <w:t xml:space="preserve"> signifikan pada</w:t>
      </w:r>
      <w:r w:rsidR="00A420DB">
        <w:rPr>
          <w:szCs w:val="24"/>
        </w:rPr>
        <w:t xml:space="preserve"> </w:t>
      </w:r>
      <w:r w:rsidR="00E54CA9">
        <w:rPr>
          <w:szCs w:val="24"/>
        </w:rPr>
        <w:t>performa</w:t>
      </w:r>
      <w:r w:rsidR="00A420DB">
        <w:rPr>
          <w:szCs w:val="24"/>
        </w:rPr>
        <w:t xml:space="preserve"> pengklasifikasian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14:paraId="195E2CFF" w14:textId="77777777"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lastRenderedPageBreak/>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14:paraId="4CF0EE6E" w14:textId="77777777"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w:t>
      </w:r>
      <w:r w:rsidR="00940DE2">
        <w:rPr>
          <w:szCs w:val="24"/>
        </w:rPr>
        <w:t xml:space="preserve"> demikian</w:t>
      </w:r>
      <w:r w:rsidR="00195DD1">
        <w:rPr>
          <w:szCs w:val="24"/>
        </w:rPr>
        <w:t xml:space="preserve">, untuk pengaplikasian ke data hiperspektral </w:t>
      </w:r>
      <w:r w:rsidR="00376B32">
        <w:rPr>
          <w:szCs w:val="24"/>
        </w:rPr>
        <w:t xml:space="preserve">jarak </w:t>
      </w:r>
      <w:r w:rsidR="00195DD1">
        <w:rPr>
          <w:szCs w:val="24"/>
        </w:rPr>
        <w:t>dekat belum pernah ditunjukkan oleh studi manapun.</w:t>
      </w:r>
      <w:r w:rsidR="0059493D">
        <w:rPr>
          <w:szCs w:val="24"/>
        </w:rPr>
        <w:t xml:space="preserve"> </w:t>
      </w:r>
      <w:r w:rsidR="007F1934">
        <w:rPr>
          <w:szCs w:val="24"/>
        </w:rPr>
        <w:t>Oleh karena itu,</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14:paraId="51F7C9DA" w14:textId="77777777" w:rsidR="00D24288" w:rsidRPr="00121EC8" w:rsidRDefault="00D24288" w:rsidP="00D24288">
      <w:pPr>
        <w:spacing w:line="360" w:lineRule="auto"/>
        <w:ind w:left="360" w:firstLine="720"/>
      </w:pPr>
    </w:p>
    <w:p w14:paraId="2A078C82" w14:textId="77777777"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14:paraId="7EA628AC" w14:textId="77777777"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14:paraId="47733955" w14:textId="77777777"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14:paraId="2A6B4C9E" w14:textId="77777777"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14:paraId="716721F6" w14:textId="77777777"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14:paraId="1C8ECF08" w14:textId="77777777"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14:paraId="2DA938B4" w14:textId="77777777"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14:paraId="4FF12037"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t xml:space="preserve">Objek penelitian yang diambil adalah daun bisbul pada satu pohon. Polyphenol dibagi menjadi dua objek yaitu senyawa </w:t>
      </w:r>
      <w:r w:rsidR="00F43FDD">
        <w:rPr>
          <w:szCs w:val="24"/>
        </w:rPr>
        <w:t>f</w:t>
      </w:r>
      <w:r w:rsidRPr="0023797A">
        <w:rPr>
          <w:szCs w:val="24"/>
        </w:rPr>
        <w:t>enol dan flavonoid.</w:t>
      </w:r>
    </w:p>
    <w:p w14:paraId="706DBB1D"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 xml:space="preserve">Penggunaan citra </w:t>
      </w:r>
      <w:r w:rsidR="00891914">
        <w:rPr>
          <w:szCs w:val="24"/>
        </w:rPr>
        <w:t>hiperspektral</w:t>
      </w:r>
      <w:r w:rsidRPr="0023797A">
        <w:rPr>
          <w:szCs w:val="24"/>
        </w:rPr>
        <w:t xml:space="preserve"> yang dibatasi dari </w:t>
      </w:r>
      <w:r w:rsidR="00CF55D9" w:rsidRPr="0023797A">
        <w:rPr>
          <w:szCs w:val="24"/>
        </w:rPr>
        <w:t>panjang gelombang</w:t>
      </w:r>
      <w:r w:rsidR="00CF55D9">
        <w:rPr>
          <w:szCs w:val="24"/>
        </w:rPr>
        <w:t xml:space="preserve"> </w:t>
      </w:r>
      <w:r w:rsidRPr="0023797A">
        <w:rPr>
          <w:szCs w:val="24"/>
        </w:rPr>
        <w:t>400 sampai 1</w:t>
      </w:r>
      <w:r w:rsidR="00716C81">
        <w:rPr>
          <w:szCs w:val="24"/>
        </w:rPr>
        <w:t>7</w:t>
      </w:r>
      <w:r w:rsidRPr="0023797A">
        <w:rPr>
          <w:szCs w:val="24"/>
        </w:rPr>
        <w:t>00 nanometer dan resolusi 512×512 piksel.</w:t>
      </w:r>
    </w:p>
    <w:p w14:paraId="3CB03F45" w14:textId="77777777"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14:paraId="50781E18" w14:textId="77777777" w:rsidR="00D24288" w:rsidRPr="00634529" w:rsidRDefault="00D24288" w:rsidP="00D24288">
      <w:pPr>
        <w:pStyle w:val="ListParagraph"/>
        <w:spacing w:line="360" w:lineRule="auto"/>
        <w:ind w:left="1080"/>
        <w:jc w:val="both"/>
        <w:rPr>
          <w:szCs w:val="24"/>
        </w:rPr>
      </w:pPr>
      <w:r w:rsidRPr="00634529">
        <w:rPr>
          <w:szCs w:val="24"/>
        </w:rPr>
        <w:t xml:space="preserve"> </w:t>
      </w:r>
    </w:p>
    <w:p w14:paraId="2B276B5E" w14:textId="77777777"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14:paraId="224EB72A" w14:textId="77777777"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14:paraId="40D57AB5" w14:textId="77777777" w:rsidR="00D24288" w:rsidRDefault="00D24288" w:rsidP="00D24288">
      <w:pPr>
        <w:spacing w:after="200" w:line="360" w:lineRule="auto"/>
        <w:ind w:left="360" w:firstLine="720"/>
        <w:rPr>
          <w:szCs w:val="24"/>
        </w:rPr>
      </w:pPr>
    </w:p>
    <w:p w14:paraId="58D15149" w14:textId="77777777" w:rsidR="009A55CB" w:rsidRDefault="009A55CB" w:rsidP="00D24288">
      <w:pPr>
        <w:spacing w:after="200" w:line="360" w:lineRule="auto"/>
        <w:ind w:left="360" w:firstLine="720"/>
        <w:rPr>
          <w:szCs w:val="24"/>
        </w:rPr>
      </w:pPr>
    </w:p>
    <w:p w14:paraId="71284E0F" w14:textId="77777777" w:rsidR="009A55CB" w:rsidRDefault="009A55CB" w:rsidP="00D24288">
      <w:pPr>
        <w:spacing w:after="200" w:line="360" w:lineRule="auto"/>
        <w:ind w:left="360" w:firstLine="720"/>
        <w:rPr>
          <w:szCs w:val="24"/>
        </w:rPr>
      </w:pPr>
    </w:p>
    <w:p w14:paraId="32478EE9" w14:textId="77777777" w:rsidR="009A55CB" w:rsidRDefault="009A55CB" w:rsidP="00D24288">
      <w:pPr>
        <w:spacing w:after="200" w:line="360" w:lineRule="auto"/>
        <w:ind w:left="360" w:firstLine="720"/>
        <w:rPr>
          <w:szCs w:val="24"/>
        </w:rPr>
      </w:pPr>
    </w:p>
    <w:p w14:paraId="7E42450D" w14:textId="77777777" w:rsidR="009A55CB" w:rsidRDefault="009A55CB" w:rsidP="00D24288">
      <w:pPr>
        <w:spacing w:after="200" w:line="360" w:lineRule="auto"/>
        <w:ind w:left="360" w:firstLine="720"/>
        <w:rPr>
          <w:szCs w:val="24"/>
        </w:rPr>
      </w:pPr>
    </w:p>
    <w:p w14:paraId="4F5FFDB5" w14:textId="77777777" w:rsidR="009A55CB" w:rsidRDefault="009A55CB" w:rsidP="00D24288">
      <w:pPr>
        <w:spacing w:after="200" w:line="360" w:lineRule="auto"/>
        <w:ind w:left="360" w:firstLine="720"/>
        <w:rPr>
          <w:szCs w:val="24"/>
        </w:rPr>
      </w:pPr>
    </w:p>
    <w:p w14:paraId="3094D781" w14:textId="77777777" w:rsidR="009A55CB" w:rsidRDefault="009A55CB" w:rsidP="006815D0">
      <w:pPr>
        <w:spacing w:after="200" w:line="360" w:lineRule="auto"/>
        <w:rPr>
          <w:szCs w:val="24"/>
        </w:rPr>
      </w:pPr>
    </w:p>
    <w:p w14:paraId="591C4608" w14:textId="77777777" w:rsidR="009A55CB" w:rsidRDefault="009A55CB" w:rsidP="00D24288">
      <w:pPr>
        <w:spacing w:after="200" w:line="360" w:lineRule="auto"/>
        <w:ind w:left="360" w:firstLine="720"/>
        <w:rPr>
          <w:szCs w:val="24"/>
        </w:rPr>
      </w:pPr>
    </w:p>
    <w:p w14:paraId="401A8FD2" w14:textId="77777777" w:rsidR="00BE03DB" w:rsidRDefault="00BE03DB">
      <w:pPr>
        <w:spacing w:after="0"/>
        <w:jc w:val="left"/>
        <w:rPr>
          <w:szCs w:val="24"/>
        </w:rPr>
      </w:pPr>
      <w:r>
        <w:rPr>
          <w:szCs w:val="24"/>
        </w:rPr>
        <w:br w:type="page"/>
      </w:r>
    </w:p>
    <w:p w14:paraId="560C395D" w14:textId="77777777" w:rsidR="00DC6BE0" w:rsidRDefault="00DC6BE0" w:rsidP="00BE03DB">
      <w:pPr>
        <w:spacing w:after="200" w:line="360" w:lineRule="auto"/>
        <w:rPr>
          <w:szCs w:val="24"/>
        </w:rPr>
      </w:pPr>
    </w:p>
    <w:p w14:paraId="15460A90" w14:textId="497E25D1" w:rsidR="00DC6BE0" w:rsidRPr="00BF41A0" w:rsidRDefault="00DC6BE0" w:rsidP="00D24288">
      <w:pPr>
        <w:spacing w:after="200" w:line="360" w:lineRule="auto"/>
        <w:ind w:left="360" w:firstLine="720"/>
        <w:rPr>
          <w:szCs w:val="24"/>
        </w:rPr>
      </w:pPr>
    </w:p>
    <w:p w14:paraId="3B0FF22E" w14:textId="77777777" w:rsidR="00E60A36" w:rsidRDefault="00D24288" w:rsidP="00E60A36">
      <w:pPr>
        <w:pStyle w:val="Heading1"/>
        <w:jc w:val="center"/>
      </w:pPr>
      <w:r>
        <w:t>BAB 2</w:t>
      </w:r>
    </w:p>
    <w:p w14:paraId="6DCAAD91" w14:textId="77777777" w:rsidR="00D24288" w:rsidRPr="00E60A36" w:rsidRDefault="00D24288" w:rsidP="00E60A36">
      <w:pPr>
        <w:pStyle w:val="Heading1"/>
        <w:jc w:val="center"/>
      </w:pPr>
      <w:r w:rsidRPr="00342F8F">
        <w:rPr>
          <w:szCs w:val="24"/>
        </w:rPr>
        <w:t>TINJAUAN PUSTAKA</w:t>
      </w:r>
    </w:p>
    <w:p w14:paraId="1371923C" w14:textId="77777777" w:rsidR="00D24288" w:rsidRDefault="00D24288" w:rsidP="00D24288">
      <w:pPr>
        <w:pStyle w:val="Heading2"/>
        <w:numPr>
          <w:ilvl w:val="0"/>
          <w:numId w:val="0"/>
        </w:numPr>
        <w:spacing w:line="360" w:lineRule="auto"/>
        <w:jc w:val="both"/>
        <w:rPr>
          <w:rFonts w:eastAsia="Calibri"/>
          <w:b w:val="0"/>
          <w:szCs w:val="24"/>
          <w:lang w:val="id-ID"/>
        </w:rPr>
      </w:pPr>
    </w:p>
    <w:p w14:paraId="0703B356" w14:textId="77777777" w:rsidR="00D24288" w:rsidRDefault="00E31BD5" w:rsidP="00D24288">
      <w:pPr>
        <w:pStyle w:val="Heading2"/>
        <w:numPr>
          <w:ilvl w:val="1"/>
          <w:numId w:val="18"/>
        </w:numPr>
        <w:spacing w:line="360" w:lineRule="auto"/>
      </w:pPr>
      <w:r>
        <w:rPr>
          <w:lang w:val="id-ID"/>
        </w:rPr>
        <w:t>Daun Bisbul</w:t>
      </w:r>
    </w:p>
    <w:p w14:paraId="34038BD0" w14:textId="77777777"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14:paraId="07176C6E" w14:textId="77777777"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14:paraId="28A75E7A" w14:textId="77777777"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14:paraId="37E02FBC" w14:textId="77777777"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14:paraId="2E9408BA" w14:textId="77777777"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14:paraId="001FA1B7" w14:textId="77777777" w:rsidR="003C2556" w:rsidRDefault="005973E9" w:rsidP="00FD1774">
      <w:pPr>
        <w:pStyle w:val="Heading2"/>
        <w:numPr>
          <w:ilvl w:val="2"/>
          <w:numId w:val="18"/>
        </w:numPr>
        <w:spacing w:line="360" w:lineRule="auto"/>
        <w:ind w:left="450" w:hanging="450"/>
        <w:jc w:val="both"/>
        <w:rPr>
          <w:lang w:val="id-ID"/>
        </w:rPr>
      </w:pPr>
      <w:r>
        <w:rPr>
          <w:lang w:val="id-ID"/>
        </w:rPr>
        <w:lastRenderedPageBreak/>
        <w:t>Asam Fenolik</w:t>
      </w:r>
    </w:p>
    <w:p w14:paraId="588B8A4C" w14:textId="77777777" w:rsidR="001D353B" w:rsidRDefault="005973E9" w:rsidP="007D0EFD">
      <w:pPr>
        <w:spacing w:line="360" w:lineRule="auto"/>
        <w:ind w:firstLine="720"/>
      </w:pPr>
      <w:r>
        <w:t xml:space="preserve">Asam fenolik adalah </w:t>
      </w:r>
      <w:r w:rsidR="001F62D4">
        <w:t>salah satu tipe dari asam aromatik</w:t>
      </w:r>
      <w:r w:rsidR="008B4848">
        <w:t xml:space="preserve"> yang dapat dibagi ke dua grup yaitu asam </w:t>
      </w:r>
      <w:r w:rsidR="001E3ADE">
        <w:t>hydroxy</w:t>
      </w:r>
      <w:r w:rsidR="008B4848">
        <w:t>benzoic dan asam hydroxycinnamic</w:t>
      </w:r>
      <w:r w:rsidR="001F62D4">
        <w:t>. Umumnya asam fenolik memiliki satu cincin aromatik yang setidaknya satu hidrogen diganti dengan grup hydroxyl</w:t>
      </w:r>
      <w:r w:rsidR="008B4848">
        <w:t>.</w:t>
      </w:r>
      <w:r w:rsidR="009F4A70">
        <w:t xml:space="preserve"> </w:t>
      </w:r>
      <w:r w:rsidR="00943296">
        <w:t>Salah satu dari kedua tipe asam fenolik, yaitu asam hydroxy benzoic</w:t>
      </w:r>
      <w:r w:rsidR="00816868">
        <w:t xml:space="preserve"> memiliki karakteristik yang </w:t>
      </w:r>
      <w:r w:rsidR="00CC1AE7">
        <w:t xml:space="preserve">bebas dan teresterifikasi, dan ditemukan hanya pada sedikit tumbuhan </w:t>
      </w:r>
      <w:r w:rsidR="001634E1">
        <w:t>yang dikonsumsi oleh manusia maka</w:t>
      </w:r>
      <w:r w:rsidR="00EB52DE">
        <w:t xml:space="preserve"> senyawa ini tidak dilakukan studi secara ekstensif dan tidak dipertimbangkan untuk menarik untuk menjadi</w:t>
      </w:r>
      <w:r w:rsidR="009F1491">
        <w:t xml:space="preserve"> studi</w:t>
      </w:r>
      <w:r w:rsidR="00EB52DE">
        <w:t xml:space="preserve"> nutrisi</w:t>
      </w:r>
      <w:r w:rsidR="0081177D">
        <w:t xml:space="preserve"> </w:t>
      </w:r>
      <w:r w:rsidR="0081177D">
        <w:fldChar w:fldCharType="begin" w:fldLock="1"/>
      </w:r>
      <w:r w:rsidR="0081177D">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81177D">
        <w:fldChar w:fldCharType="separate"/>
      </w:r>
      <w:r w:rsidR="0081177D" w:rsidRPr="0081177D">
        <w:rPr>
          <w:noProof/>
        </w:rPr>
        <w:t>(Manach et al. 2004)</w:t>
      </w:r>
      <w:r w:rsidR="0081177D">
        <w:fldChar w:fldCharType="end"/>
      </w:r>
      <w:r w:rsidR="00EB52DE">
        <w:t>.</w:t>
      </w:r>
    </w:p>
    <w:p w14:paraId="7C4574E0" w14:textId="77777777" w:rsidR="009F4A70" w:rsidRPr="005973E9" w:rsidRDefault="009F4A70" w:rsidP="007D0EFD">
      <w:pPr>
        <w:spacing w:line="360" w:lineRule="auto"/>
        <w:ind w:firstLine="720"/>
      </w:pPr>
      <w:r>
        <w:t>Asam fenolik yang termasuk kedalam senyawa fenolik adalah senyawa yang diproduksi dari tumbuh-tumbuhan sebagai proteksi dari sinar UV, serangga dan bakteri.</w:t>
      </w:r>
      <w:r w:rsidR="00CC1AE7">
        <w:t xml:space="preserve"> </w:t>
      </w:r>
      <w:r w:rsidR="00D56CBB">
        <w:t xml:space="preserve">Asam fenolik dapat ditemukan dihampir </w:t>
      </w:r>
      <w:r w:rsidR="00896B60">
        <w:t>semua makanan-makanan yang terbuat dari tumbuhan</w:t>
      </w:r>
      <w:r w:rsidR="004E0C37">
        <w:t xml:space="preserve"> dengan rata-rata asupan harian yaitu 200 mg/hari</w:t>
      </w:r>
      <w:r w:rsidR="0081177D">
        <w:t xml:space="preserve"> </w:t>
      </w:r>
      <w:r w:rsidR="0081177D">
        <w:fldChar w:fldCharType="begin" w:fldLock="1"/>
      </w:r>
      <w:r w:rsidR="005505DA">
        <w:instrText>ADDIN CSL_CITATION {"citationItems":[{"id":"ITEM-1","itemData":{"DOI":"10.1016/j.foodchem.2014.10.057","abstract":"Phenolic acids are present in our diet in different foods, for example mushrooms. Due to their bioactive properties, phenolic acids are extensively studied and there is evidence of their role in disease prevention. Nevertheless, in vivo, these compounds are metabolized and circulate in the organism as glucuronated, sul-phated and methylated metabolites, displaying higher or lower bioactivities. To clarify the importance of the metabolism of phenolic acids, knowledge about the bioactivity of metabolites is extremely important. In this review, chemical features, biosynthesis and bioavailability of phenolic acids are discussed, as well as the chemical and enzymatic synthesis of their metabolites. Finally, metabolite bioactive properties are compared with that of the corresponding parental compounds.","author":[{"dropping-particle":"","family":"Heleno","given":"Sandrina A","non-dropping-particle":"","parse-names":false,"suffix":""},{"dropping-particle":"","family":"Martins","given":"Anabela","non-dropping-particle":"","parse-names":false,"suffix":""},{"dropping-particle":"","family":"João","given":"Maria","non-dropping-particle":"","parse-names":false,"suffix":""},{"dropping-particle":"","family":"Queiroz","given":"R P","non-dropping-particle":"","parse-names":false,"suffix":""},{"dropping-particle":"","family":"Ferreira","given":"Isabel C F R","non-dropping-particle":"","parse-names":false,"suffix":""}],"container-title":"FOOD CHEMISTRY","id":"ITEM-1","issued":{"date-parts":[["2015"]]},"page":"501-513","title":"Bioactivity of phenolic acids: Metabolites versus parent compounds: A review","type":"article-journal","volume":"173"},"uris":["http://www.mendeley.com/documents/?uuid=cfe010c8-919b-3a4c-8068-d30758faf1d1"]}],"mendeley":{"formattedCitation":"(Heleno et al. 2015)","plainTextFormattedCitation":"(Heleno et al. 2015)","previouslyFormattedCitation":"(Heleno et al. 2015)"},"properties":{"noteIndex":0},"schema":"https://github.com/citation-style-language/schema/raw/master/csl-citation.json"}</w:instrText>
      </w:r>
      <w:r w:rsidR="0081177D">
        <w:fldChar w:fldCharType="separate"/>
      </w:r>
      <w:r w:rsidR="0081177D" w:rsidRPr="0081177D">
        <w:rPr>
          <w:noProof/>
        </w:rPr>
        <w:t>(Heleno et al. 2015)</w:t>
      </w:r>
      <w:r w:rsidR="0081177D">
        <w:fldChar w:fldCharType="end"/>
      </w:r>
      <w:r w:rsidR="00896B60">
        <w:t>.</w:t>
      </w:r>
    </w:p>
    <w:p w14:paraId="0FA1B9DA" w14:textId="77777777" w:rsidR="000E67E5" w:rsidRPr="000E67E5" w:rsidRDefault="000E67E5" w:rsidP="00FD1774">
      <w:pPr>
        <w:pStyle w:val="Heading2"/>
        <w:numPr>
          <w:ilvl w:val="2"/>
          <w:numId w:val="18"/>
        </w:numPr>
        <w:spacing w:line="360" w:lineRule="auto"/>
        <w:ind w:left="720"/>
        <w:jc w:val="both"/>
        <w:rPr>
          <w:lang w:val="id-ID"/>
        </w:rPr>
      </w:pPr>
      <w:r>
        <w:rPr>
          <w:lang w:val="id-ID"/>
        </w:rPr>
        <w:t>Flavonoid</w:t>
      </w:r>
    </w:p>
    <w:p w14:paraId="4A639911" w14:textId="77777777"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14:paraId="69F3F5D8" w14:textId="77777777" w:rsidR="00E21741" w:rsidRPr="00383025" w:rsidRDefault="00885163" w:rsidP="00985EB8">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w:t>
      </w:r>
      <w:r w:rsidR="00A021B5">
        <w:t xml:space="preserve"> kale keriting, daun bawang, brokoli dan bluberi</w:t>
      </w:r>
      <w:r w:rsidR="009F115E">
        <w:t xml:space="preserve">. Untuk minuman, </w:t>
      </w:r>
      <w:r w:rsidR="007C339E">
        <w:rPr>
          <w:i/>
        </w:rPr>
        <w:t xml:space="preserve">wine </w:t>
      </w:r>
      <w:r w:rsidR="007C339E">
        <w:t>merah dan teh juga mengandung banyak</w:t>
      </w:r>
      <w:r w:rsidR="00534A4D">
        <w:t xml:space="preserve"> flavonol yaitu hingga 45mg/L.</w:t>
      </w:r>
      <w:r w:rsidR="00C540D1">
        <w:rPr>
          <w:color w:val="FF0000"/>
        </w:rPr>
        <w:t xml:space="preserve"> </w:t>
      </w:r>
      <w:r w:rsidR="00C540D1">
        <w:t>Pada buah</w:t>
      </w:r>
      <w:r w:rsidR="008642EA">
        <w:t xml:space="preserve"> </w:t>
      </w:r>
      <w:r w:rsidR="00C540D1">
        <w:t xml:space="preserve">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14:paraId="4F2B430C" w14:textId="77777777" w:rsidR="00D24288" w:rsidRDefault="00D24288" w:rsidP="00B80ABF">
      <w:pPr>
        <w:spacing w:line="360" w:lineRule="auto"/>
        <w:ind w:left="720"/>
        <w:rPr>
          <w:szCs w:val="24"/>
        </w:rPr>
      </w:pPr>
    </w:p>
    <w:p w14:paraId="49B80C8F" w14:textId="77777777" w:rsidR="00957BED" w:rsidRPr="00957BED" w:rsidRDefault="00E31BD5" w:rsidP="00957BED">
      <w:pPr>
        <w:pStyle w:val="Heading2"/>
        <w:numPr>
          <w:ilvl w:val="1"/>
          <w:numId w:val="18"/>
        </w:numPr>
        <w:spacing w:line="360" w:lineRule="auto"/>
        <w:ind w:left="0" w:firstLine="0"/>
        <w:rPr>
          <w:sz w:val="20"/>
          <w:szCs w:val="20"/>
        </w:rPr>
      </w:pPr>
      <w:r>
        <w:rPr>
          <w:lang w:val="id-ID"/>
        </w:rPr>
        <w:lastRenderedPageBreak/>
        <w:t>Segmentasi</w:t>
      </w:r>
      <w:r w:rsidR="00B3673A">
        <w:rPr>
          <w:lang w:val="id-ID"/>
        </w:rPr>
        <w:t xml:space="preserve"> Citra</w:t>
      </w:r>
      <w:r w:rsidR="007C6841">
        <w:rPr>
          <w:szCs w:val="24"/>
        </w:rPr>
        <w:tab/>
      </w:r>
    </w:p>
    <w:p w14:paraId="34C6A4B0" w14:textId="77777777" w:rsidR="00F75436" w:rsidRDefault="00B3673A" w:rsidP="008C2AFE">
      <w:pPr>
        <w:pStyle w:val="Heading2"/>
        <w:numPr>
          <w:ilvl w:val="0"/>
          <w:numId w:val="0"/>
        </w:numPr>
        <w:spacing w:line="360" w:lineRule="auto"/>
        <w:ind w:firstLine="720"/>
        <w:jc w:val="both"/>
        <w:rPr>
          <w:b w:val="0"/>
          <w:szCs w:val="24"/>
          <w:lang w:val="id-ID"/>
        </w:rPr>
      </w:pPr>
      <w:r>
        <w:rPr>
          <w:b w:val="0"/>
          <w:szCs w:val="24"/>
          <w:lang w:val="id-ID"/>
        </w:rPr>
        <w:t xml:space="preserve">Pada sistem segmentasi dapat dibagi kedua teknik yaitu teknik manual dengan melakukan pencuplikan </w:t>
      </w:r>
      <w:r>
        <w:rPr>
          <w:b w:val="0"/>
          <w:i/>
          <w:szCs w:val="24"/>
          <w:lang w:val="id-ID"/>
        </w:rPr>
        <w:t xml:space="preserve">region of interest </w:t>
      </w:r>
      <w:r>
        <w:rPr>
          <w:b w:val="0"/>
          <w:szCs w:val="24"/>
          <w:lang w:val="id-ID"/>
        </w:rPr>
        <w:t>(ROI) secara manual dan secara otomatis.</w:t>
      </w:r>
      <w:r w:rsidR="008C0F4B">
        <w:rPr>
          <w:b w:val="0"/>
          <w:szCs w:val="24"/>
          <w:lang w:val="id-ID"/>
        </w:rPr>
        <w:t xml:space="preserve"> Secara manual berarti peneliti melakukan pencuplikan dengan menentukan bagian satu-persatu.</w:t>
      </w:r>
      <w:r w:rsidR="008C2AFE">
        <w:rPr>
          <w:b w:val="0"/>
          <w:szCs w:val="24"/>
          <w:lang w:val="id-ID"/>
        </w:rPr>
        <w:t xml:space="preserve"> Untuk penentuan ROI secara otomatis berarti sistem yang akan melakukan penentuan bagian.</w:t>
      </w:r>
    </w:p>
    <w:p w14:paraId="43A8CC81" w14:textId="77777777" w:rsidR="00127A56" w:rsidRDefault="00F75436" w:rsidP="008C2AFE">
      <w:pPr>
        <w:pStyle w:val="Heading2"/>
        <w:numPr>
          <w:ilvl w:val="0"/>
          <w:numId w:val="0"/>
        </w:numPr>
        <w:spacing w:line="360" w:lineRule="auto"/>
        <w:ind w:firstLine="720"/>
        <w:jc w:val="both"/>
        <w:rPr>
          <w:b w:val="0"/>
          <w:szCs w:val="24"/>
          <w:lang w:val="id-ID"/>
        </w:rPr>
      </w:pPr>
      <w:r>
        <w:rPr>
          <w:b w:val="0"/>
          <w:szCs w:val="24"/>
          <w:lang w:val="id-ID"/>
        </w:rPr>
        <w:t>Untuk penentuan segmentasi citra secara manual dapat dilakukan dengan meletakkan bounding box pada bagian ROI.</w:t>
      </w:r>
      <w:r w:rsidR="00F660AD">
        <w:rPr>
          <w:b w:val="0"/>
          <w:szCs w:val="24"/>
          <w:lang w:val="id-ID"/>
        </w:rPr>
        <w:t xml:space="preserve"> Bounding box bekerja dengan penentuan titik koordinat sumbu-x dan sumbu-y pada ujung atas-kiri, panjang bounding box dan lebar bounding box.</w:t>
      </w:r>
      <w:r w:rsidR="001A21A9">
        <w:rPr>
          <w:b w:val="0"/>
          <w:szCs w:val="24"/>
          <w:lang w:val="id-ID"/>
        </w:rPr>
        <w:t xml:space="preserve"> Lalu, citra yang ada didalam bounding box akan dicuplik.</w:t>
      </w:r>
    </w:p>
    <w:p w14:paraId="3DBA3F2A" w14:textId="77777777" w:rsidR="00B963D6" w:rsidRDefault="00B963D6" w:rsidP="00B963D6">
      <w:r>
        <w:tab/>
      </w:r>
    </w:p>
    <w:p w14:paraId="2D1600FB" w14:textId="77777777" w:rsidR="00B963D6" w:rsidRPr="00B963D6" w:rsidRDefault="00B963D6" w:rsidP="00B963D6">
      <w:pPr>
        <w:jc w:val="center"/>
      </w:pPr>
      <w:r>
        <w:rPr>
          <w:noProof/>
        </w:rPr>
        <w:drawing>
          <wp:inline distT="0" distB="0" distL="0" distR="0" wp14:anchorId="6ADA7328" wp14:editId="5980A91C">
            <wp:extent cx="3314799" cy="2143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1336" cy="2147352"/>
                    </a:xfrm>
                    <a:prstGeom prst="rect">
                      <a:avLst/>
                    </a:prstGeom>
                  </pic:spPr>
                </pic:pic>
              </a:graphicData>
            </a:graphic>
          </wp:inline>
        </w:drawing>
      </w:r>
    </w:p>
    <w:p w14:paraId="4030650A" w14:textId="77777777" w:rsidR="00D24288" w:rsidRPr="00C26A6F" w:rsidRDefault="00127A56" w:rsidP="00C26A6F">
      <w:pPr>
        <w:pStyle w:val="Heading2"/>
        <w:numPr>
          <w:ilvl w:val="0"/>
          <w:numId w:val="0"/>
        </w:numPr>
        <w:spacing w:line="360" w:lineRule="auto"/>
        <w:ind w:firstLine="720"/>
        <w:jc w:val="both"/>
        <w:rPr>
          <w:b w:val="0"/>
          <w:szCs w:val="24"/>
          <w:lang w:val="id-ID"/>
        </w:rPr>
      </w:pPr>
      <w:r>
        <w:rPr>
          <w:b w:val="0"/>
          <w:szCs w:val="24"/>
          <w:lang w:val="id-ID"/>
        </w:rPr>
        <w:t>Untuk penentuan segmentasi citra secara otomatis dapat dilakukan dengan beberapa metode, diantaranya se</w:t>
      </w:r>
      <w:r w:rsidR="00C26A6F">
        <w:rPr>
          <w:b w:val="0"/>
          <w:szCs w:val="24"/>
          <w:lang w:val="id-ID"/>
        </w:rPr>
        <w:t>perti pada diagram pada gambar X.</w:t>
      </w:r>
      <w:r w:rsidR="00B963D6">
        <w:rPr>
          <w:b w:val="0"/>
          <w:szCs w:val="24"/>
          <w:lang w:val="id-ID"/>
        </w:rPr>
        <w:t xml:space="preserve"> Metode thresholding menggunakan batasan intensitas</w:t>
      </w:r>
      <w:r w:rsidR="001445BE">
        <w:rPr>
          <w:b w:val="0"/>
          <w:szCs w:val="24"/>
          <w:lang w:val="id-ID"/>
        </w:rPr>
        <w:t xml:space="preserve"> pada konstanta tertentu</w:t>
      </w:r>
      <w:r w:rsidR="00B963D6">
        <w:rPr>
          <w:b w:val="0"/>
          <w:szCs w:val="24"/>
          <w:lang w:val="id-ID"/>
        </w:rPr>
        <w:t xml:space="preserve">, metode edge based bekerja dengan </w:t>
      </w:r>
      <w:r w:rsidR="001445BE">
        <w:rPr>
          <w:b w:val="0"/>
          <w:szCs w:val="24"/>
          <w:lang w:val="id-ID"/>
        </w:rPr>
        <w:t>melihat perubahan intensitas</w:t>
      </w:r>
      <w:r w:rsidR="00431EF7">
        <w:rPr>
          <w:b w:val="0"/>
          <w:szCs w:val="24"/>
          <w:lang w:val="id-ID"/>
        </w:rPr>
        <w:t xml:space="preserve">, metode region </w:t>
      </w:r>
      <w:r w:rsidR="001E0D3A">
        <w:rPr>
          <w:b w:val="0"/>
          <w:szCs w:val="24"/>
          <w:lang w:val="id-ID"/>
        </w:rPr>
        <w:t xml:space="preserve">membagi citra menjadi beberapa bagian lalu </w:t>
      </w:r>
      <w:r w:rsidR="00431EF7">
        <w:rPr>
          <w:b w:val="0"/>
          <w:szCs w:val="24"/>
          <w:lang w:val="id-ID"/>
        </w:rPr>
        <w:t>menggunakan kesamaan dari karakteristik bagian</w:t>
      </w:r>
      <w:r w:rsidR="001E0D3A">
        <w:rPr>
          <w:b w:val="0"/>
          <w:szCs w:val="24"/>
          <w:lang w:val="id-ID"/>
        </w:rPr>
        <w:t>-bagian tersebut, metode clustering menyegmentasi gambar dengan melihat piksel-piksel yang memiliki karakteristik tertentu</w:t>
      </w:r>
      <w:r w:rsidR="00817FD2">
        <w:rPr>
          <w:b w:val="0"/>
          <w:szCs w:val="24"/>
          <w:lang w:val="id-ID"/>
        </w:rPr>
        <w:t>, watershed menggunakan prinsip interpretasi topologi, PDE menggunakan model diferensiasi parsial pada gambar dan terakhir ANN adalah segmentasi dengan menggunakan model jaringan syaraf tiruan</w:t>
      </w:r>
      <w:r w:rsidR="001E0D3A">
        <w:rPr>
          <w:b w:val="0"/>
          <w:szCs w:val="24"/>
          <w:lang w:val="id-ID"/>
        </w:rPr>
        <w:t>.</w:t>
      </w:r>
    </w:p>
    <w:p w14:paraId="1BA111E4" w14:textId="77777777" w:rsidR="00D24288" w:rsidRDefault="00D24288" w:rsidP="00C2029B">
      <w:pPr>
        <w:tabs>
          <w:tab w:val="left" w:pos="6804"/>
        </w:tabs>
        <w:spacing w:line="360" w:lineRule="auto"/>
        <w:rPr>
          <w:rFonts w:eastAsia="Times New Roman"/>
          <w:sz w:val="20"/>
          <w:szCs w:val="20"/>
        </w:rPr>
      </w:pPr>
    </w:p>
    <w:p w14:paraId="0D3828D4" w14:textId="77777777" w:rsidR="00D24288" w:rsidRDefault="00D24288" w:rsidP="00C2029B">
      <w:pPr>
        <w:pStyle w:val="Heading2"/>
        <w:numPr>
          <w:ilvl w:val="1"/>
          <w:numId w:val="18"/>
        </w:numPr>
        <w:spacing w:line="360" w:lineRule="auto"/>
        <w:ind w:left="0" w:firstLine="0"/>
      </w:pPr>
      <w:r>
        <w:lastRenderedPageBreak/>
        <w:t xml:space="preserve"> </w:t>
      </w:r>
      <w:r w:rsidR="00E31BD5">
        <w:rPr>
          <w:lang w:val="id-ID"/>
        </w:rPr>
        <w:t>Algoritma Deep Neural Networks</w:t>
      </w:r>
    </w:p>
    <w:p w14:paraId="3E830E0E" w14:textId="77777777"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14:paraId="44BEFC0A" w14:textId="77777777"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14:paraId="6DD7D403" w14:textId="77777777" w:rsidR="00D610BF" w:rsidRPr="00BF7378" w:rsidRDefault="00D610BF" w:rsidP="00C2029B">
      <w:pPr>
        <w:spacing w:line="360" w:lineRule="auto"/>
        <w:jc w:val="center"/>
        <w:rPr>
          <w:szCs w:val="24"/>
        </w:rPr>
      </w:pPr>
      <w:r>
        <w:rPr>
          <w:noProof/>
        </w:rPr>
        <w:drawing>
          <wp:inline distT="0" distB="0" distL="0" distR="0" wp14:anchorId="37E48072" wp14:editId="5420771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54537" cy="2009919"/>
                    </a:xfrm>
                    <a:prstGeom prst="rect">
                      <a:avLst/>
                    </a:prstGeom>
                  </pic:spPr>
                </pic:pic>
              </a:graphicData>
            </a:graphic>
          </wp:inline>
        </w:drawing>
      </w:r>
      <w:r>
        <w:rPr>
          <w:noProof/>
        </w:rPr>
        <w:drawing>
          <wp:inline distT="0" distB="0" distL="0" distR="0" wp14:anchorId="7C86B4B4" wp14:editId="56CF526D">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32107" cy="1639234"/>
                    </a:xfrm>
                    <a:prstGeom prst="rect">
                      <a:avLst/>
                    </a:prstGeom>
                  </pic:spPr>
                </pic:pic>
              </a:graphicData>
            </a:graphic>
          </wp:inline>
        </w:drawing>
      </w:r>
    </w:p>
    <w:p w14:paraId="0BED62C4" w14:textId="77777777"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14:paraId="2CF2AD6E" w14:textId="77777777"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diantarany</w:t>
      </w:r>
      <w:r w:rsidR="009304B4">
        <w:rPr>
          <w:szCs w:val="24"/>
        </w:rPr>
        <w:t>a</w:t>
      </w:r>
      <w:r w:rsidR="0007263E">
        <w:rPr>
          <w:szCs w:val="24"/>
        </w:rPr>
        <w:t xml:space="preserve">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w:t>
      </w:r>
      <w:r w:rsidR="007C4113">
        <w:rPr>
          <w:szCs w:val="24"/>
        </w:rPr>
        <w:t xml:space="preserve">,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digunakan untuk pengklasifikasian citra hiperspektral.</w:t>
      </w:r>
    </w:p>
    <w:p w14:paraId="74F41F96" w14:textId="77777777" w:rsidR="007B45FA" w:rsidRDefault="00BF1C98" w:rsidP="007B45FA">
      <w:pPr>
        <w:spacing w:line="360" w:lineRule="auto"/>
        <w:ind w:firstLine="720"/>
        <w:rPr>
          <w:szCs w:val="24"/>
        </w:rPr>
      </w:pPr>
      <w:r>
        <w:rPr>
          <w:noProof/>
        </w:rPr>
        <w:lastRenderedPageBreak/>
        <w:drawing>
          <wp:inline distT="0" distB="0" distL="0" distR="0" wp14:anchorId="6A9A154F" wp14:editId="34305F40">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7675" cy="1600200"/>
                    </a:xfrm>
                    <a:prstGeom prst="rect">
                      <a:avLst/>
                    </a:prstGeom>
                  </pic:spPr>
                </pic:pic>
              </a:graphicData>
            </a:graphic>
          </wp:inline>
        </w:drawing>
      </w:r>
    </w:p>
    <w:p w14:paraId="546CBA66" w14:textId="77777777" w:rsidR="00C84528"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w:t>
      </w:r>
    </w:p>
    <w:p w14:paraId="6A37AD19" w14:textId="77777777" w:rsidR="00B94293" w:rsidRDefault="009708E2" w:rsidP="008B68C5">
      <w:pPr>
        <w:spacing w:line="360" w:lineRule="auto"/>
        <w:ind w:firstLine="720"/>
        <w:jc w:val="center"/>
        <w:rPr>
          <w:szCs w:val="24"/>
        </w:rPr>
      </w:pPr>
      <w:r>
        <w:rPr>
          <w:noProof/>
        </w:rPr>
        <w:drawing>
          <wp:inline distT="0" distB="0" distL="0" distR="0" wp14:anchorId="3EC2F523" wp14:editId="58432637">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33575" cy="1543050"/>
                    </a:xfrm>
                    <a:prstGeom prst="rect">
                      <a:avLst/>
                    </a:prstGeom>
                  </pic:spPr>
                </pic:pic>
              </a:graphicData>
            </a:graphic>
          </wp:inline>
        </w:drawing>
      </w:r>
    </w:p>
    <w:p w14:paraId="74F8944F" w14:textId="77777777" w:rsidR="00E5275A" w:rsidRPr="0000331B" w:rsidRDefault="008A7631" w:rsidP="00643C8F">
      <w:pPr>
        <w:spacing w:line="360" w:lineRule="auto"/>
        <w:ind w:firstLine="720"/>
        <w:rPr>
          <w:szCs w:val="24"/>
        </w:rPr>
      </w:pPr>
      <w:r>
        <w:rPr>
          <w:szCs w:val="24"/>
        </w:rPr>
        <w:t xml:space="preserve">Model SAE bekerja dengan menggabungkan beberapa lapisan </w:t>
      </w:r>
      <w:r>
        <w:rPr>
          <w:i/>
          <w:szCs w:val="24"/>
        </w:rPr>
        <w:t xml:space="preserve">autoencoder </w:t>
      </w:r>
      <w:r>
        <w:rPr>
          <w:szCs w:val="24"/>
        </w:rPr>
        <w:t>yang apabila dipecah akan memiliki</w:t>
      </w:r>
      <w:r w:rsidR="008A2F90">
        <w:rPr>
          <w:szCs w:val="24"/>
        </w:rPr>
        <w:t xml:space="preserve"> unit-unit</w:t>
      </w:r>
      <w:r>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Pr>
          <w:szCs w:val="24"/>
        </w:rPr>
        <w:t>untuk merekonstruksi</w:t>
      </w:r>
      <w:r w:rsidR="00371AA8">
        <w:rPr>
          <w:szCs w:val="24"/>
        </w:rPr>
        <w:t xml:space="preserve"> hasil pembelajaran</w:t>
      </w:r>
      <w:r w:rsidR="008F3E1B">
        <w:rPr>
          <w:szCs w:val="24"/>
        </w:rPr>
        <w:t>.</w:t>
      </w:r>
      <w:r w:rsidR="0000331B">
        <w:rPr>
          <w:szCs w:val="24"/>
        </w:rPr>
        <w:t xml:space="preserve">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r w:rsidR="003D0A07">
        <w:rPr>
          <w:szCs w:val="24"/>
        </w:rPr>
        <w:t xml:space="preserve"> Model ini memiliki jumlah unit yang sama pada lapisan input </w:t>
      </w:r>
      <w:r w:rsidR="003D0A07">
        <w:rPr>
          <w:i/>
          <w:szCs w:val="24"/>
        </w:rPr>
        <w:t>x</w:t>
      </w:r>
      <w:r w:rsidR="003D0A07">
        <w:rPr>
          <w:szCs w:val="24"/>
        </w:rPr>
        <w:t xml:space="preserve"> dan lapisan output </w:t>
      </w:r>
      <w:r w:rsidR="003D0A07">
        <w:rPr>
          <w:i/>
          <w:szCs w:val="24"/>
        </w:rPr>
        <w:t>z</w:t>
      </w:r>
      <w:r w:rsidR="003D0A07">
        <w:rPr>
          <w:szCs w:val="24"/>
        </w:rPr>
        <w:t xml:space="preserve">, pada dasarnya model ini hanya merekonstruksi input ke output dengan fitur-fitur yang dapat disimpan pada layer </w:t>
      </w:r>
      <w:r w:rsidR="003D0A07">
        <w:rPr>
          <w:i/>
          <w:szCs w:val="24"/>
        </w:rPr>
        <w:t xml:space="preserve">y </w:t>
      </w:r>
      <w:r w:rsidR="003D0A07">
        <w:rPr>
          <w:szCs w:val="24"/>
        </w:rPr>
        <w:t xml:space="preserve"> atau biasa disebut dengan </w:t>
      </w:r>
      <w:r w:rsidR="003D0A07">
        <w:rPr>
          <w:i/>
          <w:szCs w:val="24"/>
        </w:rPr>
        <w:t>latent space</w:t>
      </w:r>
      <w:r w:rsidR="003D0A07">
        <w:rPr>
          <w:szCs w:val="24"/>
        </w:rPr>
        <w:t>.</w:t>
      </w:r>
    </w:p>
    <w:p w14:paraId="7F5EA10B" w14:textId="77777777"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14:paraId="6C55170F" w14:textId="77777777" w:rsidR="00E86715" w:rsidRDefault="00E86715" w:rsidP="00C2029B">
      <w:pPr>
        <w:spacing w:line="360" w:lineRule="auto"/>
        <w:ind w:firstLine="720"/>
        <w:rPr>
          <w:szCs w:val="24"/>
        </w:rPr>
      </w:pPr>
      <w:r>
        <w:rPr>
          <w:noProof/>
        </w:rPr>
        <w:lastRenderedPageBreak/>
        <w:drawing>
          <wp:inline distT="0" distB="0" distL="0" distR="0" wp14:anchorId="231DF867" wp14:editId="4FCF5AE3">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60687" cy="1220895"/>
                    </a:xfrm>
                    <a:prstGeom prst="rect">
                      <a:avLst/>
                    </a:prstGeom>
                  </pic:spPr>
                </pic:pic>
              </a:graphicData>
            </a:graphic>
          </wp:inline>
        </w:drawing>
      </w:r>
    </w:p>
    <w:p w14:paraId="1762823A" w14:textId="77777777" w:rsidR="00980509" w:rsidRPr="00777782" w:rsidRDefault="002918B4" w:rsidP="00C2029B">
      <w:pPr>
        <w:spacing w:line="360" w:lineRule="auto"/>
        <w:ind w:firstLine="720"/>
        <w:rPr>
          <w:szCs w:val="24"/>
        </w:rPr>
      </w:pPr>
      <w:r>
        <w:rPr>
          <w:szCs w:val="24"/>
        </w:rPr>
        <w:t xml:space="preserve">Pada studi hiperspektral </w:t>
      </w:r>
      <w:r w:rsidRPr="005E6ED5">
        <w:rPr>
          <w:i/>
          <w:szCs w:val="24"/>
        </w:rPr>
        <w:t>remote sensing</w:t>
      </w:r>
      <w:r>
        <w:rPr>
          <w:szCs w:val="24"/>
        </w:rPr>
        <w:t xml:space="preserve">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14:paraId="392AB493" w14:textId="77777777" w:rsidR="00980509" w:rsidRDefault="00980509" w:rsidP="00ED7F6A">
      <w:pPr>
        <w:spacing w:line="360" w:lineRule="auto"/>
        <w:jc w:val="center"/>
        <w:rPr>
          <w:color w:val="FF0000"/>
          <w:szCs w:val="24"/>
        </w:rPr>
      </w:pPr>
    </w:p>
    <w:p w14:paraId="365E4C83" w14:textId="77777777" w:rsidR="00980509" w:rsidRDefault="00980509" w:rsidP="00ED7F6A">
      <w:pPr>
        <w:spacing w:line="360" w:lineRule="auto"/>
        <w:jc w:val="center"/>
        <w:rPr>
          <w:color w:val="FF0000"/>
          <w:szCs w:val="24"/>
        </w:rPr>
      </w:pPr>
      <w:r>
        <w:rPr>
          <w:noProof/>
        </w:rPr>
        <w:drawing>
          <wp:inline distT="0" distB="0" distL="0" distR="0" wp14:anchorId="60DE9DA4" wp14:editId="57527AF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7460" cy="933450"/>
                    </a:xfrm>
                    <a:prstGeom prst="rect">
                      <a:avLst/>
                    </a:prstGeom>
                  </pic:spPr>
                </pic:pic>
              </a:graphicData>
            </a:graphic>
          </wp:inline>
        </w:drawing>
      </w:r>
    </w:p>
    <w:p w14:paraId="5AAA00A6" w14:textId="77777777" w:rsidR="00E27317" w:rsidRDefault="00E27317" w:rsidP="00E60A36">
      <w:pPr>
        <w:spacing w:line="360" w:lineRule="auto"/>
        <w:ind w:left="360" w:firstLine="720"/>
      </w:pPr>
    </w:p>
    <w:p w14:paraId="46E7CFF3" w14:textId="77777777" w:rsidR="00E27317" w:rsidRDefault="00E27317" w:rsidP="00E60A36">
      <w:pPr>
        <w:spacing w:line="360" w:lineRule="auto"/>
        <w:ind w:left="360" w:firstLine="720"/>
      </w:pPr>
    </w:p>
    <w:p w14:paraId="4621697B" w14:textId="77777777" w:rsidR="00E27317" w:rsidRDefault="00E27317" w:rsidP="00E60A36">
      <w:pPr>
        <w:spacing w:line="360" w:lineRule="auto"/>
        <w:ind w:left="360" w:firstLine="720"/>
      </w:pPr>
    </w:p>
    <w:p w14:paraId="0AD8631C" w14:textId="77777777" w:rsidR="00E27317" w:rsidRDefault="00E27317" w:rsidP="00E60A36">
      <w:pPr>
        <w:spacing w:line="360" w:lineRule="auto"/>
        <w:ind w:left="360" w:firstLine="720"/>
      </w:pPr>
    </w:p>
    <w:p w14:paraId="2A5EF154" w14:textId="77777777" w:rsidR="00E27317" w:rsidRDefault="00E27317" w:rsidP="00E60A36">
      <w:pPr>
        <w:spacing w:line="360" w:lineRule="auto"/>
        <w:ind w:left="360" w:firstLine="720"/>
      </w:pPr>
    </w:p>
    <w:p w14:paraId="175CFA49" w14:textId="77777777" w:rsidR="00E27317" w:rsidRDefault="00E27317" w:rsidP="00E60A36">
      <w:pPr>
        <w:spacing w:line="360" w:lineRule="auto"/>
        <w:ind w:left="360" w:firstLine="720"/>
      </w:pPr>
    </w:p>
    <w:p w14:paraId="64FA8308" w14:textId="77777777" w:rsidR="00E27317" w:rsidRDefault="00E27317" w:rsidP="00E60A36">
      <w:pPr>
        <w:spacing w:line="360" w:lineRule="auto"/>
        <w:ind w:left="360" w:firstLine="720"/>
      </w:pPr>
    </w:p>
    <w:p w14:paraId="7981B2CD" w14:textId="77777777" w:rsidR="00E27317" w:rsidRDefault="00E27317" w:rsidP="00E60A36">
      <w:pPr>
        <w:spacing w:line="360" w:lineRule="auto"/>
        <w:ind w:left="360" w:firstLine="720"/>
      </w:pPr>
    </w:p>
    <w:p w14:paraId="7FB56E0F" w14:textId="77777777" w:rsidR="00E27317" w:rsidRDefault="00E27317" w:rsidP="00E60A36">
      <w:pPr>
        <w:spacing w:line="360" w:lineRule="auto"/>
        <w:ind w:left="360" w:firstLine="720"/>
      </w:pPr>
    </w:p>
    <w:p w14:paraId="6E4C44EF" w14:textId="77777777" w:rsidR="00F96EAA" w:rsidRPr="00F96EAA" w:rsidRDefault="00F96EAA" w:rsidP="00F96EAA">
      <w:pPr>
        <w:rPr>
          <w:lang w:val="en-US"/>
        </w:rPr>
      </w:pPr>
    </w:p>
    <w:p w14:paraId="7EFD7F07" w14:textId="77777777" w:rsidR="002A0869" w:rsidRPr="00BE3995" w:rsidRDefault="00BE3995" w:rsidP="00BE3995">
      <w:pPr>
        <w:spacing w:after="0"/>
        <w:jc w:val="left"/>
        <w:rPr>
          <w:rFonts w:eastAsia="Times New Roman"/>
          <w:b/>
          <w:szCs w:val="32"/>
          <w:lang w:val="en-US"/>
        </w:rPr>
      </w:pPr>
      <w:r>
        <w:br w:type="page"/>
      </w:r>
    </w:p>
    <w:p w14:paraId="5DFF39A2" w14:textId="77777777" w:rsidR="00E27317" w:rsidRDefault="00E27317" w:rsidP="00E27317">
      <w:pPr>
        <w:pStyle w:val="Heading1"/>
        <w:spacing w:line="360" w:lineRule="auto"/>
        <w:jc w:val="center"/>
      </w:pPr>
      <w:r w:rsidRPr="00A44B10">
        <w:lastRenderedPageBreak/>
        <w:t>BAB 3</w:t>
      </w:r>
    </w:p>
    <w:p w14:paraId="2352F311" w14:textId="77777777" w:rsidR="00E27317" w:rsidRDefault="00E27317" w:rsidP="00E27317">
      <w:pPr>
        <w:spacing w:line="360" w:lineRule="auto"/>
        <w:jc w:val="center"/>
        <w:rPr>
          <w:b/>
          <w:szCs w:val="24"/>
        </w:rPr>
      </w:pPr>
      <w:r w:rsidRPr="00A44B10">
        <w:rPr>
          <w:b/>
          <w:szCs w:val="24"/>
        </w:rPr>
        <w:t>METODE PENELITIAN</w:t>
      </w:r>
    </w:p>
    <w:p w14:paraId="40438647" w14:textId="77777777" w:rsidR="00E27317" w:rsidRDefault="00E27317" w:rsidP="00E27317">
      <w:pPr>
        <w:spacing w:line="360" w:lineRule="auto"/>
        <w:rPr>
          <w:b/>
          <w:szCs w:val="24"/>
        </w:rPr>
      </w:pPr>
    </w:p>
    <w:p w14:paraId="798326FC" w14:textId="77777777"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14:paraId="377B7F8B" w14:textId="77777777" w:rsidR="00E27317" w:rsidRPr="00EB30D6" w:rsidRDefault="008831CC" w:rsidP="00E27317">
      <w:pPr>
        <w:spacing w:line="360" w:lineRule="auto"/>
      </w:pPr>
      <w:r>
        <w:rPr>
          <w:noProof/>
        </w:rPr>
        <mc:AlternateContent>
          <mc:Choice Requires="wpc">
            <w:drawing>
              <wp:inline distT="0" distB="0" distL="0" distR="0" wp14:anchorId="124510A8" wp14:editId="7E9CC136">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A04927E" w14:textId="77777777" w:rsidR="00BE03DB" w:rsidRDefault="00BE03DB"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435E795" w14:textId="77777777" w:rsidR="00BE03DB" w:rsidRDefault="00BE03DB"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302117A" w14:textId="77777777" w:rsidR="00BE03DB" w:rsidRDefault="00BE03DB"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46FE286" w14:textId="77777777" w:rsidR="00BE03DB" w:rsidRDefault="00BE03DB"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453823" w14:textId="77777777" w:rsidR="00BE03DB" w:rsidRDefault="00BE03DB"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35A3938" w14:textId="77777777" w:rsidR="00BE03DB" w:rsidRDefault="00BE03DB"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1C23784" w14:textId="77777777" w:rsidR="00BE03DB" w:rsidRDefault="00BE03DB"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C73D8DD" w14:textId="77777777" w:rsidR="00BE03DB" w:rsidRDefault="00BE03DB"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45FFD86" w14:textId="77777777" w:rsidR="00BE03DB" w:rsidRDefault="00BE03DB"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325A4F6" w14:textId="77777777" w:rsidR="00BE03DB" w:rsidRDefault="00BE03DB"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E6E254A" w14:textId="77777777" w:rsidR="00BE03DB" w:rsidRDefault="00BE03DB"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24510A8"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14:paraId="0A04927E" w14:textId="77777777" w:rsidR="00BE03DB" w:rsidRDefault="00BE03DB"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14:paraId="5435E795" w14:textId="77777777" w:rsidR="00BE03DB" w:rsidRDefault="00BE03DB"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302117A" w14:textId="77777777" w:rsidR="00BE03DB" w:rsidRDefault="00BE03DB"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14:paraId="546FE286" w14:textId="77777777" w:rsidR="00BE03DB" w:rsidRDefault="00BE03DB"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14:paraId="61453823" w14:textId="77777777" w:rsidR="00BE03DB" w:rsidRDefault="00BE03DB"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14:paraId="635A3938" w14:textId="77777777" w:rsidR="00BE03DB" w:rsidRDefault="00BE03DB"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14:paraId="41C23784" w14:textId="77777777" w:rsidR="00BE03DB" w:rsidRDefault="00BE03DB"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14:paraId="5C73D8DD" w14:textId="77777777" w:rsidR="00BE03DB" w:rsidRDefault="00BE03DB"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14:paraId="145FFD86" w14:textId="77777777" w:rsidR="00BE03DB" w:rsidRDefault="00BE03DB"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14:paraId="7325A4F6" w14:textId="77777777" w:rsidR="00BE03DB" w:rsidRDefault="00BE03DB"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14:paraId="6E6E254A" w14:textId="77777777" w:rsidR="00BE03DB" w:rsidRDefault="00BE03DB"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14:paraId="17D8C3DA" w14:textId="77777777"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5505DA">
        <w:t xml:space="preserve">a </w:t>
      </w:r>
      <w:r w:rsidR="005505DA">
        <w:fldChar w:fldCharType="begin" w:fldLock="1"/>
      </w:r>
      <w:r w:rsidR="00A94FB2">
        <w:instrText>ADDIN CSL_CITATION {"citationItems":[{"id":"ITEM-1","itemData":{"DOI":"10.1016/j.patcog.2004.01.013","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author":[{"dropping-particle":"","family":"Oh","given":"Kyoung-Su","non-dropping-particle":"","parse-names":false,"suffix":""},{"dropping-particle":"","family":"Jung","given":"Keechul","non-dropping-particle":"","parse-names":false,"suffix":""}],"container-title":"Pattern Recognition","id":"ITEM-1","issued":{"date-parts":[["2004"]]},"page":"1311-1314","title":"Rapid and Brief Communication GPU implementation of neural networks","type":"article-journal","volume":"37"},"uris":["http://www.mendeley.com/documents/?uuid=e76a0fdb-4c12-39af-a184-e2a7f579cfb4"]}],"mendeley":{"formattedCitation":"(Oh and Jung 2004)","plainTextFormattedCitation":"(Oh and Jung 2004)","previouslyFormattedCitation":"(Oh and Jung 2004)"},"properties":{"noteIndex":0},"schema":"https://github.com/citation-style-language/schema/raw/master/csl-citation.json"}</w:instrText>
      </w:r>
      <w:r w:rsidR="005505DA">
        <w:fldChar w:fldCharType="separate"/>
      </w:r>
      <w:r w:rsidR="005505DA" w:rsidRPr="005505DA">
        <w:rPr>
          <w:noProof/>
        </w:rPr>
        <w:t>(Oh and Jung 2004)</w:t>
      </w:r>
      <w:r w:rsidR="005505DA">
        <w:fldChar w:fldCharType="end"/>
      </w:r>
      <w:r w:rsidR="005505DA">
        <w:t>.</w:t>
      </w:r>
      <w:r w:rsidR="00D14530" w:rsidRPr="00CE44E5">
        <w:rPr>
          <w:color w:val="FF0000"/>
        </w:rPr>
        <w:t xml:space="preserve"> </w:t>
      </w:r>
      <w:r w:rsidR="00D14530">
        <w:t>Berikut merupakan alur penelitian dengan model algoritma tidak tersupervisi</w:t>
      </w:r>
      <w:r w:rsidR="005D4D2B">
        <w:t xml:space="preserve"> dan terakselerasi tersebut:</w:t>
      </w:r>
    </w:p>
    <w:p w14:paraId="71DE3931" w14:textId="77777777" w:rsidR="00D14530" w:rsidRPr="00E209F6" w:rsidRDefault="00D14530" w:rsidP="00E27317">
      <w:pPr>
        <w:spacing w:line="360" w:lineRule="auto"/>
      </w:pPr>
      <w:r>
        <w:rPr>
          <w:noProof/>
        </w:rPr>
        <w:lastRenderedPageBreak/>
        <mc:AlternateContent>
          <mc:Choice Requires="wpc">
            <w:drawing>
              <wp:inline distT="0" distB="0" distL="0" distR="0" wp14:anchorId="5EAD400F" wp14:editId="377F5AA3">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321128B" w14:textId="77777777" w:rsidR="00BE03DB" w:rsidRDefault="00BE03DB"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F2F5DAB" w14:textId="77777777" w:rsidR="00BE03DB" w:rsidRDefault="00BE03DB"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729559E" w14:textId="77777777" w:rsidR="00BE03DB" w:rsidRDefault="00BE03DB"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1B0BCCD" w14:textId="77777777" w:rsidR="00BE03DB" w:rsidRDefault="00BE03DB"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F266E6A" w14:textId="77777777" w:rsidR="00BE03DB" w:rsidRDefault="00BE03DB"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E3F58BB" w14:textId="77777777" w:rsidR="00BE03DB" w:rsidRDefault="00BE03DB"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335EF4CC" w14:textId="77777777" w:rsidR="00BE03DB" w:rsidRDefault="00BE03DB"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420D643" w14:textId="77777777" w:rsidR="00BE03DB" w:rsidRDefault="00BE03DB"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B725B4" w14:textId="77777777" w:rsidR="00BE03DB" w:rsidRDefault="00BE03DB"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F15B969" w14:textId="77777777" w:rsidR="00BE03DB" w:rsidRDefault="00BE03DB"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EAD400F"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14:paraId="2321128B" w14:textId="77777777" w:rsidR="00BE03DB" w:rsidRDefault="00BE03DB"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14:paraId="5F2F5DAB" w14:textId="77777777" w:rsidR="00BE03DB" w:rsidRDefault="00BE03DB"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14:paraId="3729559E" w14:textId="77777777" w:rsidR="00BE03DB" w:rsidRDefault="00BE03DB"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14:paraId="21B0BCCD" w14:textId="77777777" w:rsidR="00BE03DB" w:rsidRDefault="00BE03DB"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14:paraId="1F266E6A" w14:textId="77777777" w:rsidR="00BE03DB" w:rsidRDefault="00BE03DB"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14:paraId="1E3F58BB" w14:textId="77777777" w:rsidR="00BE03DB" w:rsidRDefault="00BE03DB"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14:paraId="335EF4CC" w14:textId="77777777" w:rsidR="00BE03DB" w:rsidRDefault="00BE03DB"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14:paraId="6420D643" w14:textId="77777777" w:rsidR="00BE03DB" w:rsidRDefault="00BE03DB"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14:paraId="61B725B4" w14:textId="77777777" w:rsidR="00BE03DB" w:rsidRDefault="00BE03DB"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14:paraId="6F15B969" w14:textId="77777777" w:rsidR="00BE03DB" w:rsidRDefault="00BE03DB"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14:paraId="7544F313" w14:textId="77777777"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14:paraId="712E1DDB" w14:textId="77777777" w:rsidR="005D35B0" w:rsidRPr="000E7276" w:rsidRDefault="005D35B0" w:rsidP="009331E1">
      <w:pPr>
        <w:pStyle w:val="Heading2"/>
        <w:numPr>
          <w:ilvl w:val="2"/>
          <w:numId w:val="7"/>
        </w:numPr>
        <w:spacing w:line="360" w:lineRule="auto"/>
        <w:ind w:left="720"/>
      </w:pPr>
      <w:proofErr w:type="spellStart"/>
      <w:r w:rsidRPr="000E7276">
        <w:t>Alat</w:t>
      </w:r>
      <w:proofErr w:type="spellEnd"/>
    </w:p>
    <w:p w14:paraId="113C4170" w14:textId="77777777" w:rsidR="005D35B0" w:rsidRDefault="005D35B0" w:rsidP="009331E1">
      <w:pPr>
        <w:spacing w:line="360" w:lineRule="auto"/>
        <w:ind w:left="1080" w:hanging="360"/>
      </w:pPr>
      <w:r>
        <w:t>Tabel berikut menujukan alat-alat yang digunakan pada penelitian ini:</w:t>
      </w:r>
    </w:p>
    <w:p w14:paraId="4FA7284C"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14:paraId="5AC1D7CE"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14:paraId="5980DEC3" w14:textId="77777777"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14:paraId="3FEED261" w14:textId="77777777"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14:paraId="4809B086" w14:textId="77777777"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14:paraId="36C5E3FD" w14:textId="77777777" w:rsidR="005D35B0" w:rsidRDefault="005D35B0" w:rsidP="00253248">
      <w:pPr>
        <w:pStyle w:val="ListParagraph"/>
        <w:spacing w:afterLines="100" w:after="240" w:line="360" w:lineRule="auto"/>
        <w:ind w:left="0" w:firstLine="720"/>
        <w:jc w:val="both"/>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00980D2F">
        <w:rPr>
          <w:szCs w:val="24"/>
        </w:rPr>
        <w:t xml:space="preserve"> dengan </w:t>
      </w:r>
      <w:r w:rsidR="00893CBE">
        <w:rPr>
          <w:szCs w:val="24"/>
        </w:rPr>
        <w:t>sumber ranting yang berbeda-b</w:t>
      </w:r>
      <w:r w:rsidR="00562C88">
        <w:rPr>
          <w:szCs w:val="24"/>
        </w:rPr>
        <w:t>e</w:t>
      </w:r>
      <w:r w:rsidR="00893CBE">
        <w:rPr>
          <w:szCs w:val="24"/>
        </w:rPr>
        <w:t>da</w:t>
      </w:r>
      <w:r w:rsidRPr="00AA3AE5">
        <w:rPr>
          <w:szCs w:val="24"/>
        </w:rPr>
        <w:t>.</w:t>
      </w:r>
      <w:r>
        <w:t xml:space="preserve"> </w:t>
      </w:r>
    </w:p>
    <w:p w14:paraId="60C83C8C" w14:textId="77777777" w:rsidR="009B40E1" w:rsidRDefault="009B40E1" w:rsidP="009B40E1">
      <w:pPr>
        <w:pStyle w:val="Heading2"/>
        <w:numPr>
          <w:ilvl w:val="1"/>
          <w:numId w:val="7"/>
        </w:numPr>
        <w:spacing w:line="360" w:lineRule="auto"/>
        <w:rPr>
          <w:lang w:val="id-ID"/>
        </w:rPr>
      </w:pPr>
      <w:r>
        <w:rPr>
          <w:lang w:val="id-ID"/>
        </w:rPr>
        <w:t>Rancangan Sistem Pengukuran</w:t>
      </w:r>
    </w:p>
    <w:p w14:paraId="7CC7A651" w14:textId="77777777"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r w:rsidR="00A757F2">
        <w:t xml:space="preserve"> Karena objek dilatekkan dibawah sumber cahaya dan kamera </w:t>
      </w:r>
      <w:r w:rsidR="00A757F2">
        <w:lastRenderedPageBreak/>
        <w:t>hiperspektral maka cahaya yang didapatkan oleh kamera adalah reflektansi dari sumber cahaya ke obje</w:t>
      </w:r>
      <w:r w:rsidR="003A1EDA">
        <w:t>k dan papan teflon</w:t>
      </w:r>
      <w:r w:rsidR="00A757F2">
        <w:t>.</w:t>
      </w:r>
    </w:p>
    <w:p w14:paraId="12445B01" w14:textId="77777777" w:rsidR="00CF4C18" w:rsidRDefault="00CF4C18" w:rsidP="009331E1">
      <w:pPr>
        <w:spacing w:line="360" w:lineRule="auto"/>
        <w:ind w:firstLine="720"/>
        <w:jc w:val="center"/>
      </w:pPr>
      <w:r>
        <w:rPr>
          <w:noProof/>
        </w:rPr>
        <w:drawing>
          <wp:inline distT="0" distB="0" distL="0" distR="0" wp14:anchorId="2BC4FB3A" wp14:editId="3EE6BC02">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7954" cy="1446981"/>
                    </a:xfrm>
                    <a:prstGeom prst="rect">
                      <a:avLst/>
                    </a:prstGeom>
                  </pic:spPr>
                </pic:pic>
              </a:graphicData>
            </a:graphic>
          </wp:inline>
        </w:drawing>
      </w:r>
    </w:p>
    <w:p w14:paraId="6363E64A" w14:textId="77777777" w:rsidR="00D47B17" w:rsidRDefault="000D7C79" w:rsidP="007453C5">
      <w:pPr>
        <w:pStyle w:val="Heading2"/>
        <w:numPr>
          <w:ilvl w:val="2"/>
          <w:numId w:val="7"/>
        </w:numPr>
        <w:spacing w:line="360" w:lineRule="auto"/>
        <w:ind w:left="360" w:hanging="360"/>
        <w:rPr>
          <w:lang w:val="id-ID"/>
        </w:rPr>
      </w:pPr>
      <w:r>
        <w:rPr>
          <w:lang w:val="id-ID"/>
        </w:rPr>
        <w:t>Kamera Hiperspektral</w:t>
      </w:r>
    </w:p>
    <w:p w14:paraId="0A86962E" w14:textId="77777777" w:rsidR="005A655A" w:rsidRPr="003F0762" w:rsidRDefault="005A655A" w:rsidP="007453C5">
      <w:pPr>
        <w:spacing w:line="360" w:lineRule="auto"/>
        <w:ind w:firstLine="720"/>
      </w:pPr>
      <w:r>
        <w:t>Kamera yang digunakan adalah kamera hiperspektral Specim FX10</w:t>
      </w:r>
      <w:r w:rsidR="00CA1F05">
        <w:t xml:space="preserve"> and Specim FX17</w:t>
      </w:r>
      <w:r>
        <w:t xml:space="preserve">. dengan kemampuan pengambilan gambar visible hingga </w:t>
      </w:r>
      <w:r>
        <w:rPr>
          <w:i/>
        </w:rPr>
        <w:t xml:space="preserve">near-infrared </w:t>
      </w:r>
      <w:r>
        <w:t xml:space="preserve">(VNIR). </w:t>
      </w:r>
      <w:r w:rsidR="002A3372">
        <w:t>Kamera ini memiliki kemampuan pengambilan gambar dengan informasi spasial 1024×1</w:t>
      </w:r>
      <w:r w:rsidR="00A94FB2">
        <w:t>2</w:t>
      </w:r>
      <w:r w:rsidR="002A3372">
        <w:t>024 piksel dan spektrum 400 hingga 1</w:t>
      </w:r>
      <w:r w:rsidR="003A596A">
        <w:t>7</w:t>
      </w:r>
      <w:r w:rsidR="002A3372">
        <w:t>00 nm</w:t>
      </w:r>
      <w:r w:rsidR="00A101FB">
        <w:t xml:space="preserve"> yang dibagi ke 224 kanal</w:t>
      </w:r>
      <w:r w:rsidR="002A3372">
        <w:t>.</w:t>
      </w:r>
      <w:r w:rsidR="003F0762">
        <w:t xml:space="preserve"> Kamera ini mengambil gambar secara </w:t>
      </w:r>
      <w:r w:rsidR="003F0762">
        <w:rPr>
          <w:i/>
        </w:rPr>
        <w:t>line-scanning</w:t>
      </w:r>
      <w:r w:rsidR="0011163D">
        <w:t xml:space="preserve"> artinya setiap garis pixel akan diambil satu persatu saat perekaman berlangsung</w:t>
      </w:r>
      <w:r w:rsidR="006261C3">
        <w:t xml:space="preserve"> </w:t>
      </w:r>
      <w:r w:rsidR="006261C3">
        <w:fldChar w:fldCharType="begin" w:fldLock="1"/>
      </w:r>
      <w:r w:rsidR="00EA176A">
        <w:instrText>ADDIN CSL_CITATION {"citationItems":[{"id":"ITEM-1","itemData":{"author":[{"dropping-particle":"","family":"SPECIM","given":"","non-dropping-particle":"","parse-names":false,"suffix":""}],"id":"ITEM-1","issued":{"date-parts":[["0"]]},"title":"SPECIM FX10 SMALL, FAST &amp;amp; AFFORDABLE HYPERSPECTRAL CAMERA SPECIFICALLY DESIGNED FOR INDUSTRIAL MACHINE VISION","type":"report"},"uris":["http://www.mendeley.com/documents/?uuid=483192a8-c4ae-380f-93ad-27e38dcc753c"]}],"mendeley":{"formattedCitation":"(SPECIM n.d.)","plainTextFormattedCitation":"(SPECIM n.d.)","previouslyFormattedCitation":"(SPECIM n.d.)"},"properties":{"noteIndex":0},"schema":"https://github.com/citation-style-language/schema/raw/master/csl-citation.json"}</w:instrText>
      </w:r>
      <w:r w:rsidR="006261C3">
        <w:fldChar w:fldCharType="separate"/>
      </w:r>
      <w:r w:rsidR="006261C3" w:rsidRPr="006261C3">
        <w:rPr>
          <w:noProof/>
        </w:rPr>
        <w:t>(SPECIM n.d.)</w:t>
      </w:r>
      <w:r w:rsidR="006261C3">
        <w:fldChar w:fldCharType="end"/>
      </w:r>
      <w:r w:rsidR="003F0762">
        <w:t>.</w:t>
      </w:r>
    </w:p>
    <w:p w14:paraId="683C0866" w14:textId="77777777" w:rsidR="00B06FBB" w:rsidRDefault="005A655A" w:rsidP="00140440">
      <w:pPr>
        <w:ind w:left="1080"/>
        <w:jc w:val="center"/>
      </w:pPr>
      <w:r>
        <w:rPr>
          <w:noProof/>
        </w:rPr>
        <w:drawing>
          <wp:inline distT="0" distB="0" distL="0" distR="0" wp14:anchorId="34C76DB2" wp14:editId="61C81EC1">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1259" cy="1290284"/>
                    </a:xfrm>
                    <a:prstGeom prst="rect">
                      <a:avLst/>
                    </a:prstGeom>
                  </pic:spPr>
                </pic:pic>
              </a:graphicData>
            </a:graphic>
          </wp:inline>
        </w:drawing>
      </w:r>
      <w:r w:rsidR="00442ED8">
        <w:rPr>
          <w:noProof/>
        </w:rPr>
        <w:drawing>
          <wp:inline distT="0" distB="0" distL="0" distR="0" wp14:anchorId="0DCCA208" wp14:editId="7E70CD57">
            <wp:extent cx="1724025" cy="1206818"/>
            <wp:effectExtent l="0" t="0" r="0" b="0"/>
            <wp:docPr id="160" name="Picture 160" descr="http://www.specim.fi/wp-content/uploads/2016/03/Specim-FX17-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www.specim.fi/wp-content/uploads/2016/03/Specim-FX17-v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39143" cy="1217401"/>
                    </a:xfrm>
                    <a:prstGeom prst="rect">
                      <a:avLst/>
                    </a:prstGeom>
                    <a:noFill/>
                    <a:ln>
                      <a:noFill/>
                    </a:ln>
                  </pic:spPr>
                </pic:pic>
              </a:graphicData>
            </a:graphic>
          </wp:inline>
        </w:drawing>
      </w:r>
    </w:p>
    <w:tbl>
      <w:tblPr>
        <w:tblW w:w="684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320"/>
      </w:tblGrid>
      <w:tr w:rsidR="00347632" w:rsidRPr="00607DD3" w14:paraId="7B65853A" w14:textId="77777777" w:rsidTr="00C374E7">
        <w:tc>
          <w:tcPr>
            <w:tcW w:w="2520" w:type="dxa"/>
          </w:tcPr>
          <w:p w14:paraId="621B18E7" w14:textId="77777777" w:rsidR="00347632" w:rsidRPr="00607DD3" w:rsidRDefault="00347632" w:rsidP="00607DD3">
            <w:pPr>
              <w:pStyle w:val="Default"/>
              <w:spacing w:line="360" w:lineRule="auto"/>
            </w:pPr>
            <w:r w:rsidRPr="00607DD3">
              <w:t xml:space="preserve">Rentang spektrum </w:t>
            </w:r>
          </w:p>
        </w:tc>
        <w:tc>
          <w:tcPr>
            <w:tcW w:w="4320" w:type="dxa"/>
          </w:tcPr>
          <w:p w14:paraId="44974CAE" w14:textId="77777777" w:rsidR="00347632" w:rsidRPr="00607DD3" w:rsidRDefault="00347632" w:rsidP="00607DD3">
            <w:pPr>
              <w:pStyle w:val="Default"/>
              <w:spacing w:line="360" w:lineRule="auto"/>
            </w:pPr>
            <w:r w:rsidRPr="00607DD3">
              <w:t xml:space="preserve">400-1000 nm </w:t>
            </w:r>
          </w:p>
        </w:tc>
      </w:tr>
      <w:tr w:rsidR="00347632" w:rsidRPr="00607DD3" w14:paraId="7BC0F662" w14:textId="77777777" w:rsidTr="00C374E7">
        <w:tc>
          <w:tcPr>
            <w:tcW w:w="2520" w:type="dxa"/>
          </w:tcPr>
          <w:p w14:paraId="00B4EFFF" w14:textId="77777777" w:rsidR="00347632" w:rsidRPr="00607DD3" w:rsidRDefault="00347632" w:rsidP="00607DD3">
            <w:pPr>
              <w:pStyle w:val="Default"/>
              <w:spacing w:line="360" w:lineRule="auto"/>
            </w:pPr>
            <w:r w:rsidRPr="00607DD3">
              <w:t xml:space="preserve">Jumlah band </w:t>
            </w:r>
          </w:p>
        </w:tc>
        <w:tc>
          <w:tcPr>
            <w:tcW w:w="4320" w:type="dxa"/>
          </w:tcPr>
          <w:p w14:paraId="3867A8BC" w14:textId="77777777" w:rsidR="00347632" w:rsidRPr="00607DD3" w:rsidRDefault="00347632" w:rsidP="00607DD3">
            <w:pPr>
              <w:pStyle w:val="Default"/>
              <w:spacing w:line="360" w:lineRule="auto"/>
            </w:pPr>
            <w:r w:rsidRPr="00607DD3">
              <w:t xml:space="preserve">224 </w:t>
            </w:r>
          </w:p>
        </w:tc>
      </w:tr>
      <w:tr w:rsidR="00347632" w:rsidRPr="00607DD3" w14:paraId="31729305" w14:textId="77777777" w:rsidTr="00C374E7">
        <w:tc>
          <w:tcPr>
            <w:tcW w:w="2520" w:type="dxa"/>
          </w:tcPr>
          <w:p w14:paraId="34B8FAD9" w14:textId="77777777" w:rsidR="00347632" w:rsidRPr="00607DD3" w:rsidRDefault="00347632" w:rsidP="00607DD3">
            <w:pPr>
              <w:pStyle w:val="Default"/>
              <w:spacing w:line="360" w:lineRule="auto"/>
            </w:pPr>
            <w:r w:rsidRPr="00607DD3">
              <w:t xml:space="preserve">FWHM </w:t>
            </w:r>
          </w:p>
        </w:tc>
        <w:tc>
          <w:tcPr>
            <w:tcW w:w="4320" w:type="dxa"/>
          </w:tcPr>
          <w:p w14:paraId="377C2A61" w14:textId="77777777"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14:paraId="43069420" w14:textId="77777777" w:rsidTr="00C374E7">
        <w:tc>
          <w:tcPr>
            <w:tcW w:w="2520" w:type="dxa"/>
          </w:tcPr>
          <w:p w14:paraId="137F011C" w14:textId="77777777" w:rsidR="00347632" w:rsidRPr="00607DD3" w:rsidRDefault="00347632" w:rsidP="00607DD3">
            <w:pPr>
              <w:pStyle w:val="Default"/>
              <w:spacing w:line="360" w:lineRule="auto"/>
            </w:pPr>
            <w:r w:rsidRPr="00607DD3">
              <w:t xml:space="preserve">Sampling spasial </w:t>
            </w:r>
          </w:p>
        </w:tc>
        <w:tc>
          <w:tcPr>
            <w:tcW w:w="4320" w:type="dxa"/>
          </w:tcPr>
          <w:p w14:paraId="0A5A3DEE" w14:textId="77777777" w:rsidR="00347632" w:rsidRPr="00607DD3" w:rsidRDefault="00347632" w:rsidP="00607DD3">
            <w:pPr>
              <w:pStyle w:val="Default"/>
              <w:spacing w:line="360" w:lineRule="auto"/>
            </w:pPr>
            <w:r w:rsidRPr="00607DD3">
              <w:t xml:space="preserve">512 px </w:t>
            </w:r>
          </w:p>
        </w:tc>
      </w:tr>
      <w:tr w:rsidR="00347632" w:rsidRPr="00607DD3" w14:paraId="7B00820C" w14:textId="77777777" w:rsidTr="00C374E7">
        <w:tc>
          <w:tcPr>
            <w:tcW w:w="2520" w:type="dxa"/>
          </w:tcPr>
          <w:p w14:paraId="6E6D6018" w14:textId="77777777" w:rsidR="00347632" w:rsidRPr="00607DD3" w:rsidRDefault="00347632" w:rsidP="00607DD3">
            <w:pPr>
              <w:pStyle w:val="Default"/>
              <w:spacing w:line="360" w:lineRule="auto"/>
            </w:pPr>
            <w:r w:rsidRPr="00607DD3">
              <w:t xml:space="preserve">Jumlah bit </w:t>
            </w:r>
          </w:p>
        </w:tc>
        <w:tc>
          <w:tcPr>
            <w:tcW w:w="4320" w:type="dxa"/>
          </w:tcPr>
          <w:p w14:paraId="750C7C11" w14:textId="77777777" w:rsidR="00347632" w:rsidRPr="00607DD3" w:rsidRDefault="00347632" w:rsidP="00607DD3">
            <w:pPr>
              <w:pStyle w:val="Default"/>
              <w:spacing w:line="360" w:lineRule="auto"/>
            </w:pPr>
            <w:r w:rsidRPr="00607DD3">
              <w:t xml:space="preserve">12 bit </w:t>
            </w:r>
          </w:p>
        </w:tc>
      </w:tr>
      <w:tr w:rsidR="00347632" w:rsidRPr="00607DD3" w14:paraId="5817C305" w14:textId="77777777" w:rsidTr="00C374E7">
        <w:tc>
          <w:tcPr>
            <w:tcW w:w="2520" w:type="dxa"/>
          </w:tcPr>
          <w:p w14:paraId="5D89F986" w14:textId="77777777" w:rsidR="00347632" w:rsidRPr="00607DD3" w:rsidRDefault="00347632" w:rsidP="00607DD3">
            <w:pPr>
              <w:pStyle w:val="Default"/>
              <w:spacing w:line="360" w:lineRule="auto"/>
            </w:pPr>
            <w:r w:rsidRPr="00607DD3">
              <w:rPr>
                <w:i/>
                <w:iCs/>
              </w:rPr>
              <w:t xml:space="preserve">Frame Rate </w:t>
            </w:r>
          </w:p>
        </w:tc>
        <w:tc>
          <w:tcPr>
            <w:tcW w:w="4320" w:type="dxa"/>
          </w:tcPr>
          <w:p w14:paraId="11366A91" w14:textId="77777777" w:rsidR="00347632" w:rsidRPr="00607DD3" w:rsidRDefault="00347632" w:rsidP="00607DD3">
            <w:pPr>
              <w:pStyle w:val="Default"/>
              <w:spacing w:line="360" w:lineRule="auto"/>
            </w:pPr>
            <w:r w:rsidRPr="00607DD3">
              <w:t xml:space="preserve">330 FPS untuk 224 band </w:t>
            </w:r>
          </w:p>
          <w:p w14:paraId="6FA2EAD4" w14:textId="77777777" w:rsidR="00347632" w:rsidRPr="00607DD3" w:rsidRDefault="00347632" w:rsidP="00607DD3">
            <w:pPr>
              <w:pStyle w:val="Default"/>
              <w:spacing w:line="360" w:lineRule="auto"/>
            </w:pPr>
            <w:r w:rsidRPr="00607DD3">
              <w:t xml:space="preserve">9900 FPS untuk 1 band </w:t>
            </w:r>
          </w:p>
        </w:tc>
      </w:tr>
      <w:tr w:rsidR="00347632" w:rsidRPr="00607DD3" w14:paraId="2B04BE3B" w14:textId="77777777" w:rsidTr="00C374E7">
        <w:tc>
          <w:tcPr>
            <w:tcW w:w="2520" w:type="dxa"/>
          </w:tcPr>
          <w:p w14:paraId="22A18856" w14:textId="77777777" w:rsidR="00347632" w:rsidRPr="00607DD3" w:rsidRDefault="00347632" w:rsidP="00607DD3">
            <w:pPr>
              <w:pStyle w:val="Default"/>
              <w:spacing w:line="360" w:lineRule="auto"/>
            </w:pPr>
            <w:r w:rsidRPr="00607DD3">
              <w:t xml:space="preserve">FOV </w:t>
            </w:r>
          </w:p>
        </w:tc>
        <w:tc>
          <w:tcPr>
            <w:tcW w:w="4320" w:type="dxa"/>
          </w:tcPr>
          <w:p w14:paraId="29F805D6" w14:textId="77777777" w:rsidR="00347632" w:rsidRPr="00607DD3" w:rsidRDefault="00347632" w:rsidP="00607DD3">
            <w:pPr>
              <w:pStyle w:val="Default"/>
              <w:spacing w:line="360" w:lineRule="auto"/>
            </w:pPr>
            <w:r w:rsidRPr="00607DD3">
              <w:t xml:space="preserve">38o </w:t>
            </w:r>
          </w:p>
        </w:tc>
      </w:tr>
      <w:tr w:rsidR="00347632" w:rsidRPr="00607DD3" w14:paraId="13F7370D" w14:textId="77777777" w:rsidTr="00C374E7">
        <w:tc>
          <w:tcPr>
            <w:tcW w:w="2520" w:type="dxa"/>
          </w:tcPr>
          <w:p w14:paraId="7002AEF4" w14:textId="77777777" w:rsidR="00347632" w:rsidRPr="00607DD3" w:rsidRDefault="00347632" w:rsidP="00607DD3">
            <w:pPr>
              <w:pStyle w:val="Default"/>
              <w:spacing w:line="360" w:lineRule="auto"/>
            </w:pPr>
            <w:r w:rsidRPr="00607DD3">
              <w:rPr>
                <w:i/>
                <w:iCs/>
              </w:rPr>
              <w:t xml:space="preserve">F-number </w:t>
            </w:r>
          </w:p>
        </w:tc>
        <w:tc>
          <w:tcPr>
            <w:tcW w:w="4320" w:type="dxa"/>
          </w:tcPr>
          <w:p w14:paraId="31FEB875" w14:textId="77777777"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14:paraId="05005667" w14:textId="77777777" w:rsidTr="00C374E7">
        <w:tc>
          <w:tcPr>
            <w:tcW w:w="2520" w:type="dxa"/>
          </w:tcPr>
          <w:p w14:paraId="0E079956" w14:textId="77777777" w:rsidR="00347632" w:rsidRPr="00607DD3" w:rsidRDefault="00347632" w:rsidP="00607DD3">
            <w:pPr>
              <w:pStyle w:val="Default"/>
              <w:spacing w:line="360" w:lineRule="auto"/>
            </w:pPr>
            <w:r w:rsidRPr="00607DD3">
              <w:lastRenderedPageBreak/>
              <w:t xml:space="preserve">SNR (puncak) </w:t>
            </w:r>
          </w:p>
        </w:tc>
        <w:tc>
          <w:tcPr>
            <w:tcW w:w="4320" w:type="dxa"/>
          </w:tcPr>
          <w:p w14:paraId="549220C7" w14:textId="77777777" w:rsidR="00347632" w:rsidRPr="00607DD3" w:rsidRDefault="00347632" w:rsidP="00607DD3">
            <w:pPr>
              <w:pStyle w:val="Default"/>
              <w:spacing w:line="360" w:lineRule="auto"/>
            </w:pPr>
            <w:r w:rsidRPr="00607DD3">
              <w:t xml:space="preserve">600:1 </w:t>
            </w:r>
          </w:p>
        </w:tc>
      </w:tr>
      <w:tr w:rsidR="00347632" w:rsidRPr="00607DD3" w14:paraId="46863431" w14:textId="77777777" w:rsidTr="00C374E7">
        <w:tc>
          <w:tcPr>
            <w:tcW w:w="2520" w:type="dxa"/>
          </w:tcPr>
          <w:p w14:paraId="78FF544D" w14:textId="77777777" w:rsidR="00347632" w:rsidRPr="00607DD3" w:rsidRDefault="00347632" w:rsidP="00607DD3">
            <w:pPr>
              <w:pStyle w:val="Default"/>
              <w:spacing w:line="360" w:lineRule="auto"/>
            </w:pPr>
            <w:r w:rsidRPr="00607DD3">
              <w:t xml:space="preserve">Tipe pemindaian </w:t>
            </w:r>
          </w:p>
        </w:tc>
        <w:tc>
          <w:tcPr>
            <w:tcW w:w="4320" w:type="dxa"/>
          </w:tcPr>
          <w:p w14:paraId="76521896" w14:textId="77777777" w:rsidR="00347632" w:rsidRPr="00607DD3" w:rsidRDefault="00347632" w:rsidP="00607DD3">
            <w:pPr>
              <w:pStyle w:val="Default"/>
              <w:spacing w:line="360" w:lineRule="auto"/>
            </w:pPr>
            <w:r w:rsidRPr="00607DD3">
              <w:rPr>
                <w:i/>
                <w:iCs/>
              </w:rPr>
              <w:t xml:space="preserve">Line </w:t>
            </w:r>
          </w:p>
        </w:tc>
      </w:tr>
    </w:tbl>
    <w:p w14:paraId="258D25D4" w14:textId="77777777" w:rsidR="00803700" w:rsidRDefault="00803700" w:rsidP="00607DD3">
      <w:pPr>
        <w:spacing w:line="360" w:lineRule="auto"/>
        <w:ind w:left="1080"/>
        <w:jc w:val="center"/>
        <w:rPr>
          <w:szCs w:val="24"/>
        </w:rPr>
      </w:pPr>
    </w:p>
    <w:tbl>
      <w:tblPr>
        <w:tblW w:w="684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320"/>
      </w:tblGrid>
      <w:tr w:rsidR="00F6414C" w:rsidRPr="00607DD3" w14:paraId="1966739A" w14:textId="77777777" w:rsidTr="00BE03DB">
        <w:tc>
          <w:tcPr>
            <w:tcW w:w="2520" w:type="dxa"/>
          </w:tcPr>
          <w:p w14:paraId="32F0EA51" w14:textId="77777777" w:rsidR="00F6414C" w:rsidRPr="00607DD3" w:rsidRDefault="00F6414C" w:rsidP="00BE03DB">
            <w:pPr>
              <w:pStyle w:val="Default"/>
              <w:spacing w:line="360" w:lineRule="auto"/>
            </w:pPr>
            <w:r w:rsidRPr="00607DD3">
              <w:t xml:space="preserve">Rentang spektrum </w:t>
            </w:r>
          </w:p>
        </w:tc>
        <w:tc>
          <w:tcPr>
            <w:tcW w:w="4320" w:type="dxa"/>
          </w:tcPr>
          <w:p w14:paraId="5F59F705" w14:textId="77777777" w:rsidR="00F6414C" w:rsidRPr="00607DD3" w:rsidRDefault="004C7D7E" w:rsidP="00BE03DB">
            <w:pPr>
              <w:pStyle w:val="Default"/>
              <w:spacing w:line="360" w:lineRule="auto"/>
            </w:pPr>
            <w:r>
              <w:t>9</w:t>
            </w:r>
            <w:r w:rsidR="00F6414C" w:rsidRPr="00607DD3">
              <w:t>00-1</w:t>
            </w:r>
            <w:r>
              <w:t>7</w:t>
            </w:r>
            <w:r w:rsidR="00F6414C" w:rsidRPr="00607DD3">
              <w:t xml:space="preserve">00 nm </w:t>
            </w:r>
          </w:p>
        </w:tc>
      </w:tr>
      <w:tr w:rsidR="00F6414C" w:rsidRPr="00607DD3" w14:paraId="3FE586A0" w14:textId="77777777" w:rsidTr="00BE03DB">
        <w:tc>
          <w:tcPr>
            <w:tcW w:w="2520" w:type="dxa"/>
          </w:tcPr>
          <w:p w14:paraId="0A6DAD4C" w14:textId="77777777" w:rsidR="00F6414C" w:rsidRPr="00607DD3" w:rsidRDefault="00F6414C" w:rsidP="00BE03DB">
            <w:pPr>
              <w:pStyle w:val="Default"/>
              <w:spacing w:line="360" w:lineRule="auto"/>
            </w:pPr>
            <w:r w:rsidRPr="00607DD3">
              <w:t xml:space="preserve">Jumlah band </w:t>
            </w:r>
          </w:p>
        </w:tc>
        <w:tc>
          <w:tcPr>
            <w:tcW w:w="4320" w:type="dxa"/>
          </w:tcPr>
          <w:p w14:paraId="2C9DE1A0" w14:textId="77777777" w:rsidR="00F6414C" w:rsidRPr="00607DD3" w:rsidRDefault="00F6414C" w:rsidP="00BE03DB">
            <w:pPr>
              <w:pStyle w:val="Default"/>
              <w:spacing w:line="360" w:lineRule="auto"/>
            </w:pPr>
            <w:r w:rsidRPr="00607DD3">
              <w:t xml:space="preserve">224 </w:t>
            </w:r>
          </w:p>
        </w:tc>
      </w:tr>
      <w:tr w:rsidR="00F6414C" w:rsidRPr="00607DD3" w14:paraId="375BCC72" w14:textId="77777777" w:rsidTr="00BE03DB">
        <w:tc>
          <w:tcPr>
            <w:tcW w:w="2520" w:type="dxa"/>
          </w:tcPr>
          <w:p w14:paraId="636A773F" w14:textId="77777777" w:rsidR="00F6414C" w:rsidRPr="00607DD3" w:rsidRDefault="00F6414C" w:rsidP="00BE03DB">
            <w:pPr>
              <w:pStyle w:val="Default"/>
              <w:spacing w:line="360" w:lineRule="auto"/>
            </w:pPr>
            <w:r w:rsidRPr="00607DD3">
              <w:t xml:space="preserve">FWHM </w:t>
            </w:r>
          </w:p>
        </w:tc>
        <w:tc>
          <w:tcPr>
            <w:tcW w:w="4320" w:type="dxa"/>
          </w:tcPr>
          <w:p w14:paraId="066DA4E6" w14:textId="77777777" w:rsidR="00F6414C" w:rsidRPr="00607DD3" w:rsidRDefault="004207BE" w:rsidP="00BE03DB">
            <w:pPr>
              <w:pStyle w:val="Default"/>
              <w:spacing w:line="360" w:lineRule="auto"/>
            </w:pPr>
            <w:r>
              <w:t>8</w:t>
            </w:r>
            <w:r w:rsidR="00F6414C" w:rsidRPr="00607DD3">
              <w:t xml:space="preserve"> nm </w:t>
            </w:r>
          </w:p>
        </w:tc>
      </w:tr>
      <w:tr w:rsidR="00F6414C" w:rsidRPr="00607DD3" w14:paraId="3A2A4B0D" w14:textId="77777777" w:rsidTr="00BE03DB">
        <w:tc>
          <w:tcPr>
            <w:tcW w:w="2520" w:type="dxa"/>
          </w:tcPr>
          <w:p w14:paraId="57BEF06D" w14:textId="77777777" w:rsidR="00F6414C" w:rsidRPr="00607DD3" w:rsidRDefault="00F6414C" w:rsidP="00BE03DB">
            <w:pPr>
              <w:pStyle w:val="Default"/>
              <w:spacing w:line="360" w:lineRule="auto"/>
            </w:pPr>
            <w:r w:rsidRPr="00607DD3">
              <w:t xml:space="preserve">Sampling spasial </w:t>
            </w:r>
          </w:p>
        </w:tc>
        <w:tc>
          <w:tcPr>
            <w:tcW w:w="4320" w:type="dxa"/>
          </w:tcPr>
          <w:p w14:paraId="531A7C95" w14:textId="77777777" w:rsidR="00F6414C" w:rsidRPr="00607DD3" w:rsidRDefault="001811FA" w:rsidP="00BE03DB">
            <w:pPr>
              <w:pStyle w:val="Default"/>
              <w:spacing w:line="360" w:lineRule="auto"/>
            </w:pPr>
            <w:r>
              <w:t>640</w:t>
            </w:r>
            <w:r w:rsidR="00F6414C" w:rsidRPr="00607DD3">
              <w:t xml:space="preserve"> px </w:t>
            </w:r>
          </w:p>
        </w:tc>
      </w:tr>
      <w:tr w:rsidR="00F6414C" w:rsidRPr="00607DD3" w14:paraId="4DA98BAD" w14:textId="77777777" w:rsidTr="00BE03DB">
        <w:tc>
          <w:tcPr>
            <w:tcW w:w="2520" w:type="dxa"/>
          </w:tcPr>
          <w:p w14:paraId="038E1349" w14:textId="77777777" w:rsidR="00F6414C" w:rsidRPr="00607DD3" w:rsidRDefault="00F6414C" w:rsidP="00BE03DB">
            <w:pPr>
              <w:pStyle w:val="Default"/>
              <w:spacing w:line="360" w:lineRule="auto"/>
            </w:pPr>
            <w:r w:rsidRPr="00607DD3">
              <w:t xml:space="preserve">Jumlah bit </w:t>
            </w:r>
          </w:p>
        </w:tc>
        <w:tc>
          <w:tcPr>
            <w:tcW w:w="4320" w:type="dxa"/>
          </w:tcPr>
          <w:p w14:paraId="7C8677A9" w14:textId="77777777" w:rsidR="00F6414C" w:rsidRPr="00607DD3" w:rsidRDefault="00F6414C" w:rsidP="00BE03DB">
            <w:pPr>
              <w:pStyle w:val="Default"/>
              <w:spacing w:line="360" w:lineRule="auto"/>
            </w:pPr>
            <w:r w:rsidRPr="00607DD3">
              <w:t xml:space="preserve">12 bit </w:t>
            </w:r>
          </w:p>
        </w:tc>
      </w:tr>
      <w:tr w:rsidR="00F6414C" w:rsidRPr="00607DD3" w14:paraId="354638F6" w14:textId="77777777" w:rsidTr="00BE03DB">
        <w:tc>
          <w:tcPr>
            <w:tcW w:w="2520" w:type="dxa"/>
          </w:tcPr>
          <w:p w14:paraId="7C603A4B" w14:textId="77777777" w:rsidR="00F6414C" w:rsidRPr="00607DD3" w:rsidRDefault="00F6414C" w:rsidP="00BE03DB">
            <w:pPr>
              <w:pStyle w:val="Default"/>
              <w:spacing w:line="360" w:lineRule="auto"/>
            </w:pPr>
            <w:r w:rsidRPr="00607DD3">
              <w:rPr>
                <w:i/>
                <w:iCs/>
              </w:rPr>
              <w:t xml:space="preserve">Frame Rate </w:t>
            </w:r>
          </w:p>
        </w:tc>
        <w:tc>
          <w:tcPr>
            <w:tcW w:w="4320" w:type="dxa"/>
          </w:tcPr>
          <w:p w14:paraId="12A95645" w14:textId="77777777" w:rsidR="00F6414C" w:rsidRPr="00607DD3" w:rsidRDefault="00A171EA" w:rsidP="00BE03DB">
            <w:pPr>
              <w:pStyle w:val="Default"/>
              <w:spacing w:line="360" w:lineRule="auto"/>
            </w:pPr>
            <w:r>
              <w:t>670</w:t>
            </w:r>
            <w:r w:rsidR="00F6414C" w:rsidRPr="00607DD3">
              <w:t xml:space="preserve"> FPS untuk 224 band </w:t>
            </w:r>
          </w:p>
          <w:p w14:paraId="055F54D6" w14:textId="77777777" w:rsidR="00F6414C" w:rsidRPr="00607DD3" w:rsidRDefault="00066FAB" w:rsidP="00BE03DB">
            <w:pPr>
              <w:pStyle w:val="Default"/>
              <w:spacing w:line="360" w:lineRule="auto"/>
            </w:pPr>
            <w:r>
              <w:t>150</w:t>
            </w:r>
            <w:r w:rsidR="00F6414C" w:rsidRPr="00607DD3">
              <w:t xml:space="preserve">00 FPS untuk 1 band </w:t>
            </w:r>
          </w:p>
        </w:tc>
      </w:tr>
      <w:tr w:rsidR="00F6414C" w:rsidRPr="00607DD3" w14:paraId="77386DB1" w14:textId="77777777" w:rsidTr="00BE03DB">
        <w:tc>
          <w:tcPr>
            <w:tcW w:w="2520" w:type="dxa"/>
          </w:tcPr>
          <w:p w14:paraId="6203F714" w14:textId="77777777" w:rsidR="00F6414C" w:rsidRPr="00607DD3" w:rsidRDefault="00F6414C" w:rsidP="00BE03DB">
            <w:pPr>
              <w:pStyle w:val="Default"/>
              <w:spacing w:line="360" w:lineRule="auto"/>
            </w:pPr>
            <w:r w:rsidRPr="00607DD3">
              <w:t xml:space="preserve">FOV </w:t>
            </w:r>
          </w:p>
        </w:tc>
        <w:tc>
          <w:tcPr>
            <w:tcW w:w="4320" w:type="dxa"/>
          </w:tcPr>
          <w:p w14:paraId="4D2A9F91" w14:textId="77777777" w:rsidR="00F6414C" w:rsidRPr="00607DD3" w:rsidRDefault="00F6414C" w:rsidP="00BE03DB">
            <w:pPr>
              <w:pStyle w:val="Default"/>
              <w:spacing w:line="360" w:lineRule="auto"/>
            </w:pPr>
            <w:r w:rsidRPr="00607DD3">
              <w:t xml:space="preserve">38o </w:t>
            </w:r>
          </w:p>
        </w:tc>
      </w:tr>
      <w:tr w:rsidR="00F6414C" w:rsidRPr="00607DD3" w14:paraId="50B48CF0" w14:textId="77777777" w:rsidTr="00BE03DB">
        <w:tc>
          <w:tcPr>
            <w:tcW w:w="2520" w:type="dxa"/>
          </w:tcPr>
          <w:p w14:paraId="4AD50E58" w14:textId="77777777" w:rsidR="00F6414C" w:rsidRPr="00607DD3" w:rsidRDefault="00F6414C" w:rsidP="00BE03DB">
            <w:pPr>
              <w:pStyle w:val="Default"/>
              <w:spacing w:line="360" w:lineRule="auto"/>
            </w:pPr>
            <w:r w:rsidRPr="00607DD3">
              <w:rPr>
                <w:i/>
                <w:iCs/>
              </w:rPr>
              <w:t xml:space="preserve">F-number </w:t>
            </w:r>
          </w:p>
        </w:tc>
        <w:tc>
          <w:tcPr>
            <w:tcW w:w="4320" w:type="dxa"/>
          </w:tcPr>
          <w:p w14:paraId="6A94274C" w14:textId="77777777" w:rsidR="00F6414C" w:rsidRPr="00607DD3" w:rsidRDefault="00F6414C" w:rsidP="00BE03DB">
            <w:pPr>
              <w:pStyle w:val="Default"/>
              <w:spacing w:line="360" w:lineRule="auto"/>
            </w:pPr>
            <w:r w:rsidRPr="00607DD3">
              <w:t>F/1</w:t>
            </w:r>
            <w:r>
              <w:rPr>
                <w:lang w:val="en-US"/>
              </w:rPr>
              <w:t>,</w:t>
            </w:r>
            <w:r w:rsidRPr="00607DD3">
              <w:t xml:space="preserve">7 </w:t>
            </w:r>
          </w:p>
        </w:tc>
      </w:tr>
      <w:tr w:rsidR="00F6414C" w:rsidRPr="00607DD3" w14:paraId="1C42B099" w14:textId="77777777" w:rsidTr="00BE03DB">
        <w:tc>
          <w:tcPr>
            <w:tcW w:w="2520" w:type="dxa"/>
          </w:tcPr>
          <w:p w14:paraId="398FB678" w14:textId="77777777" w:rsidR="00F6414C" w:rsidRPr="00607DD3" w:rsidRDefault="00F6414C" w:rsidP="00BE03DB">
            <w:pPr>
              <w:pStyle w:val="Default"/>
              <w:spacing w:line="360" w:lineRule="auto"/>
            </w:pPr>
            <w:r w:rsidRPr="00607DD3">
              <w:t xml:space="preserve">SNR (puncak) </w:t>
            </w:r>
          </w:p>
        </w:tc>
        <w:tc>
          <w:tcPr>
            <w:tcW w:w="4320" w:type="dxa"/>
          </w:tcPr>
          <w:p w14:paraId="5957E6EB" w14:textId="77777777" w:rsidR="00F6414C" w:rsidRPr="00607DD3" w:rsidRDefault="00EB281F" w:rsidP="00BE03DB">
            <w:pPr>
              <w:pStyle w:val="Default"/>
              <w:spacing w:line="360" w:lineRule="auto"/>
            </w:pPr>
            <w:r>
              <w:t>10</w:t>
            </w:r>
            <w:r w:rsidR="00F6414C" w:rsidRPr="00607DD3">
              <w:t xml:space="preserve">00:1 </w:t>
            </w:r>
          </w:p>
        </w:tc>
      </w:tr>
      <w:tr w:rsidR="00F6414C" w:rsidRPr="00607DD3" w14:paraId="2E8736B3" w14:textId="77777777" w:rsidTr="00BE03DB">
        <w:tc>
          <w:tcPr>
            <w:tcW w:w="2520" w:type="dxa"/>
          </w:tcPr>
          <w:p w14:paraId="457D8E49" w14:textId="77777777" w:rsidR="00F6414C" w:rsidRPr="00607DD3" w:rsidRDefault="00F6414C" w:rsidP="00BE03DB">
            <w:pPr>
              <w:pStyle w:val="Default"/>
              <w:spacing w:line="360" w:lineRule="auto"/>
            </w:pPr>
            <w:r w:rsidRPr="00607DD3">
              <w:t xml:space="preserve">Tipe pemindaian </w:t>
            </w:r>
          </w:p>
        </w:tc>
        <w:tc>
          <w:tcPr>
            <w:tcW w:w="4320" w:type="dxa"/>
          </w:tcPr>
          <w:p w14:paraId="7CC862E7" w14:textId="77777777" w:rsidR="00F6414C" w:rsidRPr="00607DD3" w:rsidRDefault="00F6414C" w:rsidP="00BE03DB">
            <w:pPr>
              <w:pStyle w:val="Default"/>
              <w:spacing w:line="360" w:lineRule="auto"/>
            </w:pPr>
            <w:r w:rsidRPr="00607DD3">
              <w:rPr>
                <w:i/>
                <w:iCs/>
              </w:rPr>
              <w:t xml:space="preserve">Line </w:t>
            </w:r>
          </w:p>
        </w:tc>
      </w:tr>
    </w:tbl>
    <w:p w14:paraId="144A3165" w14:textId="77777777" w:rsidR="00F6414C" w:rsidRDefault="00F6414C" w:rsidP="00607935">
      <w:pPr>
        <w:spacing w:line="360" w:lineRule="auto"/>
        <w:ind w:left="1080"/>
        <w:rPr>
          <w:szCs w:val="24"/>
        </w:rPr>
      </w:pPr>
    </w:p>
    <w:p w14:paraId="7D55A44A" w14:textId="77777777" w:rsidR="00607935" w:rsidRPr="00607DD3" w:rsidRDefault="00607935" w:rsidP="00607935">
      <w:pPr>
        <w:spacing w:line="360" w:lineRule="auto"/>
        <w:ind w:left="1080"/>
        <w:rPr>
          <w:szCs w:val="24"/>
        </w:rPr>
      </w:pPr>
    </w:p>
    <w:p w14:paraId="598C985A" w14:textId="77777777" w:rsidR="00B06FBB" w:rsidRDefault="00EE1623" w:rsidP="00B06FBB">
      <w:pPr>
        <w:pStyle w:val="Heading2"/>
        <w:numPr>
          <w:ilvl w:val="2"/>
          <w:numId w:val="7"/>
        </w:numPr>
        <w:spacing w:line="360" w:lineRule="auto"/>
        <w:rPr>
          <w:lang w:val="id-ID"/>
        </w:rPr>
      </w:pPr>
      <w:r>
        <w:rPr>
          <w:lang w:val="id-ID"/>
        </w:rPr>
        <w:t>Sumber Cahaya</w:t>
      </w:r>
    </w:p>
    <w:p w14:paraId="01BD9D13" w14:textId="77777777"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BE3995">
        <w:t xml:space="preserve"> yaitu </w:t>
      </w:r>
      <w:r w:rsidR="00044C45">
        <w:t xml:space="preserve">dengan panjang gelombang </w:t>
      </w:r>
      <w:r w:rsidR="00BE3995">
        <w:t>dari 400-2500 nm</w:t>
      </w:r>
      <w:r w:rsidR="0011163D">
        <w:t xml:space="preserve"> yang lebih lebar dari rentang pengamatan</w:t>
      </w:r>
      <w:r w:rsidR="00EA176A">
        <w:t xml:space="preserve"> </w:t>
      </w:r>
      <w:r w:rsidR="00EA176A">
        <w:fldChar w:fldCharType="begin" w:fldLock="1"/>
      </w:r>
      <w:r w:rsidR="00EA176A">
        <w:instrText>ADDIN CSL_CITATION {"citationItems":[{"id":"ITEM-1","itemData":{"ISBN":"8710163289175","abstract":"Plusline Small (double-ended)-500 W Halolite is a floodlight with a compact and sturdy design. It is light weight with a die-casted aluminium housing and corrosion-proof powder coating. Its high grade anodised reflectors provide an efficient beam for either downward or upward applications. Easy lamp replacement and rear access for mains connection.","author":[{"dropping-particle":"","family":"Philips","given":"","non-dropping-particle":"","parse-names":false,"suffix":""}],"id":"ITEM-1","issued":{"date-parts":[["2019"]]},"title":"Halolite QVF135 HAL-TDS500W 220V-50Hz Product data General Information","type":"report"},"uris":["http://www.mendeley.com/documents/?uuid=3e0febc4-e55b-37f6-8930-c3ce5a1ed901"]}],"mendeley":{"formattedCitation":"(Philips 2019)","plainTextFormattedCitation":"(Philips 2019)"},"properties":{"noteIndex":0},"schema":"https://github.com/citation-style-language/schema/raw/master/csl-citation.json"}</w:instrText>
      </w:r>
      <w:r w:rsidR="00EA176A">
        <w:fldChar w:fldCharType="separate"/>
      </w:r>
      <w:r w:rsidR="00EA176A" w:rsidRPr="00EA176A">
        <w:rPr>
          <w:noProof/>
        </w:rPr>
        <w:t>(Philips 2019)</w:t>
      </w:r>
      <w:r w:rsidR="00EA176A">
        <w:fldChar w:fldCharType="end"/>
      </w:r>
      <w:r w:rsidR="00696906">
        <w:t>.</w:t>
      </w:r>
    </w:p>
    <w:p w14:paraId="623F965A" w14:textId="77777777" w:rsidR="00B06FBB" w:rsidRDefault="00B06FBB" w:rsidP="00140440">
      <w:pPr>
        <w:ind w:left="360" w:firstLine="720"/>
        <w:jc w:val="center"/>
      </w:pPr>
      <w:r>
        <w:rPr>
          <w:noProof/>
        </w:rPr>
        <w:drawing>
          <wp:inline distT="0" distB="0" distL="0" distR="0" wp14:anchorId="5550AAD4" wp14:editId="12B66341">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14:paraId="4764796D" w14:textId="77777777" w:rsidTr="002F7DD3">
        <w:tc>
          <w:tcPr>
            <w:tcW w:w="2520" w:type="dxa"/>
          </w:tcPr>
          <w:p w14:paraId="3C77DA3B" w14:textId="77777777" w:rsidR="00D777B9" w:rsidRPr="00D777B9" w:rsidRDefault="00D777B9" w:rsidP="00D777B9">
            <w:pPr>
              <w:pStyle w:val="Default"/>
              <w:spacing w:line="360" w:lineRule="auto"/>
            </w:pPr>
            <w:r w:rsidRPr="00D777B9">
              <w:t xml:space="preserve">Daya </w:t>
            </w:r>
          </w:p>
        </w:tc>
        <w:tc>
          <w:tcPr>
            <w:tcW w:w="4410" w:type="dxa"/>
          </w:tcPr>
          <w:p w14:paraId="5CFBEA9D" w14:textId="77777777" w:rsidR="00D777B9" w:rsidRPr="00D777B9" w:rsidRDefault="00D777B9" w:rsidP="00D777B9">
            <w:pPr>
              <w:pStyle w:val="Default"/>
              <w:spacing w:line="360" w:lineRule="auto"/>
            </w:pPr>
            <w:r w:rsidRPr="00D777B9">
              <w:t xml:space="preserve">150 W </w:t>
            </w:r>
          </w:p>
        </w:tc>
      </w:tr>
      <w:tr w:rsidR="00D777B9" w:rsidRPr="006B073A" w14:paraId="07BC7729" w14:textId="77777777" w:rsidTr="002F7DD3">
        <w:tc>
          <w:tcPr>
            <w:tcW w:w="2520" w:type="dxa"/>
          </w:tcPr>
          <w:p w14:paraId="7493361E" w14:textId="77777777" w:rsidR="00D777B9" w:rsidRPr="00D777B9" w:rsidRDefault="00D777B9" w:rsidP="00D777B9">
            <w:pPr>
              <w:pStyle w:val="Default"/>
              <w:spacing w:line="360" w:lineRule="auto"/>
            </w:pPr>
            <w:r w:rsidRPr="00D777B9">
              <w:t xml:space="preserve">Tegangan </w:t>
            </w:r>
          </w:p>
        </w:tc>
        <w:tc>
          <w:tcPr>
            <w:tcW w:w="4410" w:type="dxa"/>
          </w:tcPr>
          <w:p w14:paraId="4E900FD6" w14:textId="77777777" w:rsidR="00D777B9" w:rsidRPr="00D777B9" w:rsidRDefault="00D777B9" w:rsidP="00D777B9">
            <w:pPr>
              <w:pStyle w:val="Default"/>
              <w:spacing w:line="360" w:lineRule="auto"/>
            </w:pPr>
            <w:r w:rsidRPr="00D777B9">
              <w:t xml:space="preserve">220 V </w:t>
            </w:r>
          </w:p>
        </w:tc>
      </w:tr>
      <w:tr w:rsidR="00D777B9" w14:paraId="51553F04" w14:textId="77777777" w:rsidTr="002F7DD3">
        <w:tc>
          <w:tcPr>
            <w:tcW w:w="2520" w:type="dxa"/>
          </w:tcPr>
          <w:p w14:paraId="64342161" w14:textId="77777777" w:rsidR="00D777B9" w:rsidRPr="00D777B9" w:rsidRDefault="00D777B9" w:rsidP="00D777B9">
            <w:pPr>
              <w:pStyle w:val="Default"/>
              <w:spacing w:line="360" w:lineRule="auto"/>
            </w:pPr>
            <w:r w:rsidRPr="00D777B9">
              <w:t xml:space="preserve">Frekuensi </w:t>
            </w:r>
          </w:p>
        </w:tc>
        <w:tc>
          <w:tcPr>
            <w:tcW w:w="4410" w:type="dxa"/>
          </w:tcPr>
          <w:p w14:paraId="3EF17D00" w14:textId="77777777" w:rsidR="00D777B9" w:rsidRPr="00D777B9" w:rsidRDefault="00D777B9" w:rsidP="00D777B9">
            <w:pPr>
              <w:pStyle w:val="Default"/>
              <w:spacing w:line="360" w:lineRule="auto"/>
            </w:pPr>
            <w:r w:rsidRPr="00D777B9">
              <w:t xml:space="preserve">50 Hz </w:t>
            </w:r>
          </w:p>
        </w:tc>
      </w:tr>
    </w:tbl>
    <w:p w14:paraId="4E5F6A5F" w14:textId="77777777" w:rsidR="00EA2B04" w:rsidRPr="00B06FBB" w:rsidRDefault="00EA2B04" w:rsidP="00140440">
      <w:pPr>
        <w:ind w:left="360" w:firstLine="720"/>
        <w:jc w:val="center"/>
      </w:pPr>
    </w:p>
    <w:p w14:paraId="3D80AA42" w14:textId="77777777" w:rsidR="00D47B17" w:rsidRPr="00242213" w:rsidRDefault="00D47B17" w:rsidP="00D47B17">
      <w:pPr>
        <w:spacing w:line="360" w:lineRule="auto"/>
      </w:pPr>
    </w:p>
    <w:p w14:paraId="0C108776" w14:textId="77777777"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14:paraId="71297967" w14:textId="77777777" w:rsidR="00911CB7" w:rsidRDefault="00B149F6" w:rsidP="009331E1">
      <w:pPr>
        <w:pStyle w:val="Heading2"/>
        <w:numPr>
          <w:ilvl w:val="2"/>
          <w:numId w:val="7"/>
        </w:numPr>
        <w:spacing w:line="360" w:lineRule="auto"/>
        <w:ind w:left="720"/>
      </w:pPr>
      <w:proofErr w:type="spellStart"/>
      <w:r>
        <w:t>Akuisisi</w:t>
      </w:r>
      <w:proofErr w:type="spellEnd"/>
      <w:r>
        <w:t xml:space="preserve"> Citra</w:t>
      </w:r>
    </w:p>
    <w:p w14:paraId="5F2365D1" w14:textId="77777777" w:rsidR="001141A2" w:rsidRPr="00866981" w:rsidRDefault="00911CB7" w:rsidP="001141A2">
      <w:pPr>
        <w:spacing w:line="360" w:lineRule="auto"/>
        <w:ind w:firstLine="720"/>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w:t>
      </w:r>
      <w:r w:rsidR="00D30F25">
        <w:t xml:space="preserve"> (karena sudah dilakukan binning 2 piksel sehingga resolusi berkurang dari 1024x1024 ke 512x512)</w:t>
      </w:r>
      <w:r w:rsidR="008E1331">
        <w:rPr>
          <w:lang w:val="en-US"/>
        </w:rPr>
        <w:t xml:space="preserve">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r w:rsidR="001141A2">
        <w:t xml:space="preserve"> sehingga data yang akan dihasilkan dari kamera memiliki bentuk tensor (512, 512, 22</w:t>
      </w:r>
      <w:r w:rsidR="00B36433">
        <w:t>4</w:t>
      </w:r>
      <w:r w:rsidR="001141A2">
        <w:t>)</w:t>
      </w:r>
      <w:r w:rsidR="008E1331">
        <w:rPr>
          <w:lang w:val="en-US"/>
        </w:rPr>
        <w:t>.</w:t>
      </w:r>
      <w:r w:rsidR="00866981">
        <w:t xml:space="preserve"> Citra yang diambil akan di kalibrasi sesuai dengan puncak-puncak kanal merah, hijau dan biru (RGB).</w:t>
      </w:r>
      <w:r w:rsidR="001141A2">
        <w:t xml:space="preserve"> Setelah spektral terkalibrasi</w:t>
      </w:r>
      <w:r w:rsidR="006F6E16">
        <w:t xml:space="preserve"> maka akan diatur frekuensi (</w:t>
      </w:r>
      <w:r w:rsidR="006F6E16">
        <w:rPr>
          <w:i/>
        </w:rPr>
        <w:t>frame rate</w:t>
      </w:r>
      <w:r w:rsidR="006F6E16">
        <w:t>) pengambilan gambar sesuai dengan kecepatan slider menggeser objek yang akan diambil.</w:t>
      </w:r>
    </w:p>
    <w:p w14:paraId="6C05F770" w14:textId="77777777" w:rsidR="00B149F6" w:rsidRDefault="00B149F6" w:rsidP="009331E1">
      <w:pPr>
        <w:pStyle w:val="Heading2"/>
        <w:numPr>
          <w:ilvl w:val="2"/>
          <w:numId w:val="7"/>
        </w:numPr>
        <w:spacing w:line="360" w:lineRule="auto"/>
        <w:ind w:left="720"/>
      </w:pPr>
      <w:proofErr w:type="spellStart"/>
      <w:r>
        <w:t>Koreksi</w:t>
      </w:r>
      <w:proofErr w:type="spellEnd"/>
      <w:r>
        <w:t xml:space="preserve"> Citra</w:t>
      </w:r>
    </w:p>
    <w:p w14:paraId="3BF26ED6" w14:textId="77777777" w:rsidR="00932FE6" w:rsidRDefault="0037136D" w:rsidP="00A910CE">
      <w:pPr>
        <w:spacing w:line="360" w:lineRule="auto"/>
        <w:ind w:firstLine="720"/>
      </w:pPr>
      <w:r>
        <w:t>Koreksi dilakukan dengan membandingkan seluruh gambar dengan gambar dengan objek dengan gambar referensi tanpa objek (hanya teflon) pada saat keadaan gelap (</w:t>
      </w:r>
      <w:r w:rsidRPr="00A910CE">
        <w:rPr>
          <w:i/>
        </w:rPr>
        <w:t>dark</w:t>
      </w:r>
      <w:r>
        <w:t>) dan terang (</w:t>
      </w:r>
      <w:r w:rsidRPr="00343C1D">
        <w:rPr>
          <w:i/>
        </w:rPr>
        <w:t>white</w:t>
      </w:r>
      <w:r>
        <w:t xml:space="preserve">). </w:t>
      </w:r>
      <w:r w:rsidR="00600286">
        <w:t>Persamaan yang digunakan untuk mengkoreksi variasi spasial dari sumber cahaya adalah sebagai berikut</w:t>
      </w:r>
      <w:r w:rsidR="00932FE6">
        <w:t xml:space="preserve">. </w:t>
      </w:r>
    </w:p>
    <w:p w14:paraId="5E92D7FD" w14:textId="77777777" w:rsidR="008659E2" w:rsidRDefault="008659E2" w:rsidP="00A910CE">
      <w:pPr>
        <w:spacing w:line="360" w:lineRule="auto"/>
        <w:ind w:firstLine="720"/>
        <w:jc w:val="center"/>
      </w:pPr>
      <w:r>
        <w:rPr>
          <w:noProof/>
        </w:rPr>
        <w:drawing>
          <wp:inline distT="0" distB="0" distL="0" distR="0" wp14:anchorId="7A0A7F17" wp14:editId="7FBA8452">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16764" cy="630460"/>
                    </a:xfrm>
                    <a:prstGeom prst="rect">
                      <a:avLst/>
                    </a:prstGeom>
                  </pic:spPr>
                </pic:pic>
              </a:graphicData>
            </a:graphic>
          </wp:inline>
        </w:drawing>
      </w:r>
    </w:p>
    <w:p w14:paraId="4274F35B" w14:textId="77777777" w:rsidR="00BD5F1F" w:rsidRPr="00600286" w:rsidRDefault="00932FE6" w:rsidP="00A910CE">
      <w:pPr>
        <w:spacing w:line="360" w:lineRule="auto"/>
        <w:ind w:firstLine="720"/>
      </w:pPr>
      <w:r>
        <w:t>D</w:t>
      </w:r>
      <w:r w:rsidR="00600286">
        <w:t>imana Is adalah intensitas objek yang belum terkoreksi Id adalah intensitas referensi gelap (</w:t>
      </w:r>
      <w:r w:rsidR="00600286" w:rsidRPr="00E40C65">
        <w:rPr>
          <w:i/>
        </w:rPr>
        <w:t>dark</w:t>
      </w:r>
      <w:r w:rsidR="00600286">
        <w:t>), Iw adalah intensitas reflektansi terang (</w:t>
      </w:r>
      <w:r w:rsidR="00600286" w:rsidRPr="00F24493">
        <w:rPr>
          <w:i/>
        </w:rPr>
        <w:t>white</w:t>
      </w:r>
      <w:r w:rsidR="00600286">
        <w:t>). Hasil koreksinya adalah R yang berupa persentasi relatif dalam satuan persen.</w:t>
      </w:r>
    </w:p>
    <w:p w14:paraId="1BA8B9DC" w14:textId="77777777" w:rsidR="00407FBB" w:rsidRPr="00407FBB" w:rsidRDefault="00407FBB" w:rsidP="004514CC">
      <w:pPr>
        <w:ind w:left="720"/>
        <w:jc w:val="center"/>
        <w:rPr>
          <w:lang w:val="en-US"/>
        </w:rPr>
      </w:pPr>
    </w:p>
    <w:p w14:paraId="32EEF18F" w14:textId="77777777"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14:paraId="13B5BD1D" w14:textId="77777777"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lastRenderedPageBreak/>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14:paraId="3E24C3EC" w14:textId="77777777"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14:paraId="237D0C07" w14:textId="77777777"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14:paraId="0F433379" w14:textId="77777777" w:rsidR="00C302B6" w:rsidRDefault="00C302B6" w:rsidP="009331E1">
      <w:pPr>
        <w:spacing w:line="360" w:lineRule="auto"/>
        <w:ind w:firstLine="720"/>
        <w:jc w:val="center"/>
      </w:pPr>
      <w:r>
        <w:rPr>
          <w:noProof/>
        </w:rPr>
        <w:drawing>
          <wp:inline distT="0" distB="0" distL="0" distR="0" wp14:anchorId="31733E71" wp14:editId="2D2F4A3F">
            <wp:extent cx="2822235" cy="1457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63165" cy="1478460"/>
                    </a:xfrm>
                    <a:prstGeom prst="rect">
                      <a:avLst/>
                    </a:prstGeom>
                  </pic:spPr>
                </pic:pic>
              </a:graphicData>
            </a:graphic>
          </wp:inline>
        </w:drawing>
      </w:r>
    </w:p>
    <w:p w14:paraId="201A7503" w14:textId="77777777" w:rsidR="00147474" w:rsidRDefault="00147474" w:rsidP="009331E1">
      <w:pPr>
        <w:spacing w:line="360" w:lineRule="auto"/>
        <w:ind w:firstLine="720"/>
        <w:jc w:val="center"/>
        <w:rPr>
          <w:noProof/>
        </w:rPr>
      </w:pPr>
      <w:r>
        <w:rPr>
          <w:noProof/>
        </w:rPr>
        <w:drawing>
          <wp:inline distT="0" distB="0" distL="0" distR="0" wp14:anchorId="0A401A86" wp14:editId="58462CAB">
            <wp:extent cx="816371" cy="793421"/>
            <wp:effectExtent l="0" t="0" r="317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34292" cy="810838"/>
                    </a:xfrm>
                    <a:prstGeom prst="rect">
                      <a:avLst/>
                    </a:prstGeom>
                  </pic:spPr>
                </pic:pic>
              </a:graphicData>
            </a:graphic>
          </wp:inline>
        </w:drawing>
      </w:r>
      <w:r w:rsidR="0023465A">
        <w:rPr>
          <w:noProof/>
        </w:rPr>
        <w:drawing>
          <wp:inline distT="0" distB="0" distL="0" distR="0" wp14:anchorId="172C797C" wp14:editId="203D49F7">
            <wp:extent cx="825137" cy="81853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45799" cy="839033"/>
                    </a:xfrm>
                    <a:prstGeom prst="rect">
                      <a:avLst/>
                    </a:prstGeom>
                  </pic:spPr>
                </pic:pic>
              </a:graphicData>
            </a:graphic>
          </wp:inline>
        </w:drawing>
      </w:r>
      <w:r w:rsidR="0023465A">
        <w:rPr>
          <w:noProof/>
        </w:rPr>
        <w:drawing>
          <wp:inline distT="0" distB="0" distL="0" distR="0" wp14:anchorId="6A4B39E2" wp14:editId="62F872EF">
            <wp:extent cx="823893" cy="81408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70253" cy="859894"/>
                    </a:xfrm>
                    <a:prstGeom prst="rect">
                      <a:avLst/>
                    </a:prstGeom>
                  </pic:spPr>
                </pic:pic>
              </a:graphicData>
            </a:graphic>
          </wp:inline>
        </w:drawing>
      </w:r>
    </w:p>
    <w:p w14:paraId="3207B594" w14:textId="77777777"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14:paraId="6CCDBF29" w14:textId="77777777"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14:paraId="2C2B8447" w14:textId="77777777" w:rsidR="00B2346D" w:rsidRDefault="00D450E2" w:rsidP="00D450E2">
      <w:pPr>
        <w:spacing w:line="360" w:lineRule="auto"/>
        <w:ind w:firstLine="720"/>
        <w:jc w:val="center"/>
      </w:pPr>
      <w:r w:rsidRPr="002B572B">
        <w:rPr>
          <w:position w:val="-30"/>
        </w:rPr>
        <w:object w:dxaOrig="2480" w:dyaOrig="720" w14:anchorId="3678C1F1">
          <v:shape id="_x0000_i1082" type="#_x0000_t75" style="width:123.75pt;height:36pt" o:ole="">
            <v:imagedata r:id="rId26" o:title=""/>
          </v:shape>
          <o:OLEObject Type="Embed" ProgID="Equation.DSMT4" ShapeID="_x0000_i1082" DrawAspect="Content" ObjectID="_1611763566" r:id="rId27"/>
        </w:object>
      </w:r>
    </w:p>
    <w:p w14:paraId="1C7E5F5A" w14:textId="77777777"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14:paraId="371CC514" w14:textId="77777777" w:rsidR="006E457C" w:rsidRDefault="009E7A76" w:rsidP="009331E1">
      <w:pPr>
        <w:spacing w:line="360" w:lineRule="auto"/>
        <w:ind w:firstLine="720"/>
        <w:jc w:val="center"/>
      </w:pPr>
      <w:r w:rsidRPr="002B572B">
        <w:rPr>
          <w:position w:val="-50"/>
        </w:rPr>
        <w:object w:dxaOrig="2620" w:dyaOrig="1120" w14:anchorId="51B5081A">
          <v:shape id="_x0000_i1083" type="#_x0000_t75" style="width:131.25pt;height:56.25pt" o:ole="">
            <v:imagedata r:id="rId28" o:title=""/>
          </v:shape>
          <o:OLEObject Type="Embed" ProgID="Equation.DSMT4" ShapeID="_x0000_i1083" DrawAspect="Content" ObjectID="_1611763567" r:id="rId29"/>
        </w:object>
      </w:r>
    </w:p>
    <w:p w14:paraId="65C171BF" w14:textId="77777777" w:rsidR="00B2346D" w:rsidRPr="000E0F19" w:rsidRDefault="000E0F19" w:rsidP="009331E1">
      <w:pPr>
        <w:spacing w:line="360" w:lineRule="auto"/>
        <w:ind w:firstLine="720"/>
      </w:pPr>
      <w:r>
        <w:t>Untuk metode segmentasi dengan menggunkaan jaringan syaraf buatan</w:t>
      </w:r>
      <w:r w:rsidR="00D63A4F">
        <w:t xml:space="preserve"> atau </w:t>
      </w:r>
      <w:r w:rsidR="00D63A4F">
        <w:rPr>
          <w:i/>
        </w:rPr>
        <w:t xml:space="preserve">artificial neural network </w:t>
      </w:r>
      <w:r w:rsidR="00D63A4F">
        <w:t>(ANN)</w:t>
      </w:r>
      <w:r>
        <w:t>,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14:paraId="4935924A" w14:textId="77777777" w:rsidR="00B149F6" w:rsidRDefault="00A84EBA" w:rsidP="007453C5">
      <w:pPr>
        <w:pStyle w:val="Heading2"/>
        <w:numPr>
          <w:ilvl w:val="2"/>
          <w:numId w:val="7"/>
        </w:numPr>
        <w:spacing w:line="360" w:lineRule="auto"/>
        <w:ind w:left="720"/>
        <w:rPr>
          <w:lang w:val="id-ID"/>
        </w:rPr>
      </w:pPr>
      <w:r>
        <w:rPr>
          <w:lang w:val="id-ID"/>
        </w:rPr>
        <w:t>Ekstraksi Fitur</w:t>
      </w:r>
    </w:p>
    <w:p w14:paraId="2739FBEC" w14:textId="77777777" w:rsidR="0072396F" w:rsidRPr="00544C65" w:rsidRDefault="00883774" w:rsidP="009C7C24">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r w:rsidR="00544C65">
        <w:t xml:space="preserve"> </w:t>
      </w:r>
    </w:p>
    <w:p w14:paraId="76825ACF" w14:textId="77777777" w:rsidR="00536F3C" w:rsidRDefault="00536F3C" w:rsidP="007453C5">
      <w:pPr>
        <w:spacing w:line="360" w:lineRule="auto"/>
        <w:ind w:firstLine="720"/>
      </w:pPr>
      <w:r>
        <w:t xml:space="preserve">Untuk model </w:t>
      </w:r>
      <w:r w:rsidR="00DF3BF4">
        <w:t>SAE (</w:t>
      </w:r>
      <w:r w:rsidR="00DF3BF4">
        <w:rPr>
          <w:i/>
        </w:rPr>
        <w:t>Stacked Autoencoder</w:t>
      </w:r>
      <w:r w:rsidR="00DF3BF4">
        <w:t xml:space="preserve">) dan </w:t>
      </w:r>
      <w:r w:rsidR="00CC6695">
        <w:t>C</w:t>
      </w:r>
      <w:r>
        <w:t>NN (</w:t>
      </w:r>
      <w:r w:rsidR="00CC6695">
        <w:rPr>
          <w:i/>
        </w:rPr>
        <w:t xml:space="preserve">Convolutional </w:t>
      </w:r>
      <w:r>
        <w:rPr>
          <w:i/>
        </w:rPr>
        <w:t>Neural Network</w:t>
      </w:r>
      <w:r>
        <w:t>) akan dilatih tanpa diekstrak</w:t>
      </w:r>
      <w:r w:rsidR="008D1ACE">
        <w:t>si fiturnya terlebih dahulu, karena model ini yang akan sendirinya mengenali pola-pola fitur gambar secara spasial maupun spektral.</w:t>
      </w:r>
      <w:r w:rsidR="0079268A">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14:paraId="01E29B62" w14:textId="77777777" w:rsidR="005C2DE6" w:rsidRDefault="000A71B0" w:rsidP="007453C5">
      <w:pPr>
        <w:spacing w:line="360" w:lineRule="auto"/>
        <w:ind w:firstLine="720"/>
        <w:jc w:val="center"/>
      </w:pPr>
      <w:r>
        <w:rPr>
          <w:noProof/>
        </w:rPr>
        <w:lastRenderedPageBreak/>
        <w:drawing>
          <wp:inline distT="0" distB="0" distL="0" distR="0" wp14:anchorId="789FB49A" wp14:editId="21E063D8">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30">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14:paraId="6D6FAC88" w14:textId="77777777" w:rsidR="00EE33C1" w:rsidRPr="00980DC9" w:rsidRDefault="008C3D37" w:rsidP="007453C5">
      <w:pPr>
        <w:spacing w:line="360" w:lineRule="auto"/>
        <w:ind w:firstLine="720"/>
      </w:pPr>
      <w:r>
        <w:t>Peta-peta fitur ini akan diekstraksi dari setiap lapisan model untuk nantinya dianalisis apa yang telah dipelajari oleh model tersebut.</w:t>
      </w:r>
      <w:r w:rsidR="00925ACE">
        <w:t xml:space="preserve"> Arsitektur </w:t>
      </w:r>
      <w:r w:rsidR="00925ACE">
        <w:rPr>
          <w:i/>
        </w:rPr>
        <w:t xml:space="preserve">Deep Neural Network </w:t>
      </w:r>
      <w:r w:rsidR="00925ACE">
        <w:t xml:space="preserve">mampu mengenali fitur-fitur abstrak pada lapisan yang lebih tinggi, sehingga tidak terpengaruh dari perubahan input-input </w:t>
      </w:r>
      <w:r w:rsidR="00FB562A">
        <w:t xml:space="preserve">lokal </w:t>
      </w:r>
      <w:r w:rsidR="00925ACE">
        <w:t>yang memiliki perubahan.</w:t>
      </w:r>
      <w:r w:rsidR="00980DC9">
        <w:t xml:space="preserve"> Fitur-fitur spektral akan dapat dipelajari oleh dari layer ke layer dari lapisan </w:t>
      </w:r>
      <w:r w:rsidR="00980DC9">
        <w:rPr>
          <w:i/>
        </w:rPr>
        <w:t>autoencoder</w:t>
      </w:r>
      <w:r w:rsidR="00980DC9">
        <w:t xml:space="preserve"> sepert yang sudah dijelaskan sebelumnya.</w:t>
      </w:r>
      <w:r w:rsidR="00C84528">
        <w:t xml:space="preserve"> </w:t>
      </w:r>
    </w:p>
    <w:p w14:paraId="703AC482" w14:textId="77777777"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14:paraId="19919DC0" w14:textId="77777777" w:rsidR="008D5B2A" w:rsidRDefault="0047531F" w:rsidP="0047531F">
      <w:pPr>
        <w:spacing w:line="360" w:lineRule="auto"/>
        <w:ind w:firstLine="720"/>
      </w:pPr>
      <w:r>
        <w:t xml:space="preserve">Input dari model kuantitaif ini adalah </w:t>
      </w:r>
      <w:r w:rsidR="0029712D">
        <w:t>gambar yang dirubah dalam bentuk</w:t>
      </w:r>
      <w:r w:rsidR="006F1237">
        <w:t xml:space="preserve"> </w:t>
      </w:r>
      <w:r>
        <w:t>tensor</w:t>
      </w:r>
      <w:r w:rsidR="0029712D">
        <w:t xml:space="preserve"> rank-3</w:t>
      </w:r>
      <w:r>
        <w:t xml:space="preserve"> </w:t>
      </w:r>
      <w:r w:rsidR="00054642">
        <w:t xml:space="preserve">yang memiliki besar </w:t>
      </w:r>
      <w:r>
        <w:t>512x512x224 dan outputnya adalah klasifikasi</w:t>
      </w:r>
      <w:r w:rsidR="00065392">
        <w:t xml:space="preserve"> </w:t>
      </w:r>
      <w:r w:rsidR="00926C89">
        <w:t xml:space="preserve">kandungan </w:t>
      </w:r>
      <w:r w:rsidR="00B30B10">
        <w:t>p</w:t>
      </w:r>
      <w:r w:rsidR="00926C89">
        <w:t xml:space="preserve">olifenol </w:t>
      </w:r>
      <w:r w:rsidR="00065392">
        <w:t>daun Bisbul</w:t>
      </w:r>
      <w:r>
        <w:t xml:space="preserve"> pada rentang-rentang tertentu.</w:t>
      </w:r>
    </w:p>
    <w:p w14:paraId="025D7F3C" w14:textId="77777777" w:rsidR="00413C70" w:rsidRDefault="00413C70" w:rsidP="005F2D3E">
      <w:pPr>
        <w:spacing w:line="360" w:lineRule="auto"/>
        <w:ind w:firstLine="720"/>
        <w:jc w:val="center"/>
      </w:pPr>
      <w:r>
        <w:rPr>
          <w:noProof/>
        </w:rPr>
        <w:drawing>
          <wp:inline distT="0" distB="0" distL="0" distR="0" wp14:anchorId="482D604D" wp14:editId="0FD437D4">
            <wp:extent cx="3395999"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2664" cy="1308922"/>
                    </a:xfrm>
                    <a:prstGeom prst="rect">
                      <a:avLst/>
                    </a:prstGeom>
                  </pic:spPr>
                </pic:pic>
              </a:graphicData>
            </a:graphic>
          </wp:inline>
        </w:drawing>
      </w:r>
    </w:p>
    <w:p w14:paraId="57E6C1EA" w14:textId="77777777" w:rsidR="00413C70" w:rsidRDefault="00413C70" w:rsidP="0047531F">
      <w:pPr>
        <w:spacing w:line="360" w:lineRule="auto"/>
        <w:ind w:firstLine="720"/>
      </w:pPr>
      <w:r>
        <w:t xml:space="preserve">Model pertama yang akan digunakan adalah SAE yang dilanjutkan dengan output layer berupa regresi logistik. Model ini akan memiliki lima layer, </w:t>
      </w:r>
      <w:r w:rsidR="007464DE">
        <w:t>layer</w:t>
      </w:r>
      <w:r>
        <w:t xml:space="preserve"> pertama adalah layer </w:t>
      </w:r>
      <w:r>
        <w:rPr>
          <w:i/>
        </w:rPr>
        <w:t>input</w:t>
      </w:r>
      <w:r>
        <w:t xml:space="preserve">, </w:t>
      </w:r>
      <w:r w:rsidR="007464DE">
        <w:t>layer</w:t>
      </w:r>
      <w:r>
        <w:t xml:space="preserve"> kedua sampai ke empat (tiga </w:t>
      </w:r>
      <w:r w:rsidR="007464DE">
        <w:t>layer) adalah layer tersembunyi AE dan layer terakhir adalah logistik regression sebagai layer output.</w:t>
      </w:r>
    </w:p>
    <w:p w14:paraId="4AAA12CA" w14:textId="77777777" w:rsidR="00E62F6D" w:rsidRDefault="006C32C3" w:rsidP="005F2D3E">
      <w:pPr>
        <w:spacing w:line="360" w:lineRule="auto"/>
        <w:ind w:firstLine="720"/>
        <w:jc w:val="center"/>
      </w:pPr>
      <w:r>
        <w:rPr>
          <w:noProof/>
        </w:rPr>
        <w:drawing>
          <wp:inline distT="0" distB="0" distL="0" distR="0" wp14:anchorId="5B6E68ED" wp14:editId="35BC2CAE">
            <wp:extent cx="3269287" cy="1228725"/>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29032" cy="1251179"/>
                    </a:xfrm>
                    <a:prstGeom prst="rect">
                      <a:avLst/>
                    </a:prstGeom>
                    <a:noFill/>
                    <a:ln>
                      <a:noFill/>
                    </a:ln>
                  </pic:spPr>
                </pic:pic>
              </a:graphicData>
            </a:graphic>
          </wp:inline>
        </w:drawing>
      </w:r>
    </w:p>
    <w:p w14:paraId="799FA59F" w14:textId="77777777" w:rsidR="006C32C3" w:rsidRDefault="006C32C3" w:rsidP="0047531F">
      <w:pPr>
        <w:spacing w:line="360" w:lineRule="auto"/>
        <w:ind w:firstLine="720"/>
      </w:pPr>
      <w:r>
        <w:lastRenderedPageBreak/>
        <w:t xml:space="preserve">Model kedua pada bagian input dan output sama dengan model pertama yaitu dengan SAE yang di </w:t>
      </w:r>
      <w:r>
        <w:rPr>
          <w:i/>
        </w:rPr>
        <w:t xml:space="preserve">stack </w:t>
      </w:r>
      <w:r>
        <w:t xml:space="preserve">menjadi tiga layer, dengan output layer berupa </w:t>
      </w:r>
      <w:r w:rsidR="00A86694">
        <w:rPr>
          <w:i/>
        </w:rPr>
        <w:t>neural network classifier</w:t>
      </w:r>
      <w:r w:rsidR="00A86694">
        <w:t>.</w:t>
      </w:r>
    </w:p>
    <w:p w14:paraId="7CA1C795" w14:textId="77777777" w:rsidR="00606B66" w:rsidRDefault="00606B66" w:rsidP="0047531F">
      <w:pPr>
        <w:spacing w:line="360" w:lineRule="auto"/>
        <w:ind w:firstLine="720"/>
      </w:pPr>
      <w:r>
        <w:t xml:space="preserve">Model pertama dan kedua memiliki ciri khas yang sama yaitu dengan layer-layer AE yang di </w:t>
      </w:r>
      <w:r>
        <w:rPr>
          <w:i/>
        </w:rPr>
        <w:t xml:space="preserve">stack </w:t>
      </w:r>
      <w:r>
        <w:t>untuk menciptakan SAE.</w:t>
      </w:r>
      <w:r w:rsidR="00C0208A">
        <w:t xml:space="preserve"> Kedua model ini berguna untuk mendapatkan fitur-fitur yang dalam yang ada pada citra hiperspektral.</w:t>
      </w:r>
      <w:r w:rsidR="009D6C93">
        <w:t xml:space="preserve"> Pada layer-layer ini digunakan fungsi aktivasi </w:t>
      </w:r>
      <w:r w:rsidR="009D6C93" w:rsidRPr="009D6C93">
        <w:rPr>
          <w:i/>
        </w:rPr>
        <w:t>f</w:t>
      </w:r>
      <w:r w:rsidR="009D6C93">
        <w:t>(.)</w:t>
      </w:r>
      <w:r w:rsidR="00D77C42">
        <w:t xml:space="preserve"> sigmoid dengan persamaan seperti persamaan berikut:</w:t>
      </w:r>
    </w:p>
    <w:p w14:paraId="6572A506" w14:textId="77777777" w:rsidR="00AE47D5" w:rsidRPr="00606B66" w:rsidRDefault="00AE47D5" w:rsidP="00AE47D5">
      <w:pPr>
        <w:spacing w:line="360" w:lineRule="auto"/>
        <w:ind w:firstLine="720"/>
        <w:jc w:val="center"/>
      </w:pPr>
      <w:r w:rsidRPr="002B572B">
        <w:rPr>
          <w:position w:val="-24"/>
        </w:rPr>
        <w:object w:dxaOrig="1400" w:dyaOrig="620" w14:anchorId="0F0AEE39">
          <v:shape id="_x0000_i1084" type="#_x0000_t75" style="width:69.75pt;height:30.75pt" o:ole="">
            <v:imagedata r:id="rId32" o:title=""/>
          </v:shape>
          <o:OLEObject Type="Embed" ProgID="Equation.DSMT4" ShapeID="_x0000_i1084" DrawAspect="Content" ObjectID="_1611763568" r:id="rId33"/>
        </w:object>
      </w:r>
    </w:p>
    <w:p w14:paraId="7A31C7CB" w14:textId="77777777" w:rsidR="00463AF9" w:rsidRDefault="00B81661" w:rsidP="00B81661">
      <w:pPr>
        <w:spacing w:line="360" w:lineRule="auto"/>
      </w:pPr>
      <w:r>
        <w:tab/>
        <w:t>Pada metode ketiga adalah 2-D-CNN yang menggunakan filter dua dimensi yang dikonvolusikan</w:t>
      </w:r>
      <w:r w:rsidR="00561054">
        <w:t xml:space="preserve"> </w:t>
      </w:r>
      <w:r w:rsidR="00BC3771">
        <w:t>pada jauh gerak tertentu (</w:t>
      </w:r>
      <w:r w:rsidR="00BC3771">
        <w:rPr>
          <w:i/>
        </w:rPr>
        <w:t>stride</w:t>
      </w:r>
      <w:r w:rsidR="00BC3771">
        <w:t xml:space="preserve">) </w:t>
      </w:r>
      <w:r w:rsidR="00561054">
        <w:t xml:space="preserve">sehingga akan ditampilkan sebuah </w:t>
      </w:r>
      <w:r w:rsidR="00561054" w:rsidRPr="00561054">
        <w:rPr>
          <w:i/>
        </w:rPr>
        <w:t>feature map</w:t>
      </w:r>
      <w:r w:rsidR="00561054">
        <w:rPr>
          <w:i/>
        </w:rPr>
        <w:t xml:space="preserve"> </w:t>
      </w:r>
      <w:r w:rsidR="00561054">
        <w:t>dari pergerakan filter</w:t>
      </w:r>
      <w:r w:rsidR="00BA43A4">
        <w:t xml:space="preserve"> tersbut</w:t>
      </w:r>
      <w:r w:rsidR="00A755B1">
        <w:t>.</w:t>
      </w:r>
      <w:r w:rsidR="00561054">
        <w:t xml:space="preserve"> </w:t>
      </w:r>
      <w:r w:rsidR="00FF7F9D">
        <w:t xml:space="preserve">Hasil dari filter tersebut akan dimasukkan ke fungsi aktivasi non-linear </w:t>
      </w:r>
      <w:r w:rsidR="008D7D87">
        <w:rPr>
          <w:i/>
        </w:rPr>
        <w:t xml:space="preserve">rectified linear unit </w:t>
      </w:r>
      <w:r w:rsidR="008D7D87">
        <w:t>(</w:t>
      </w:r>
      <w:r w:rsidR="00FF7F9D">
        <w:t>ReLU</w:t>
      </w:r>
      <w:r w:rsidR="008D7D87">
        <w:t>)</w:t>
      </w:r>
      <w:r w:rsidR="00FF7F9D">
        <w:t xml:space="preserve"> seperti pada persamaan berikut:</w:t>
      </w:r>
    </w:p>
    <w:p w14:paraId="62CAB72C" w14:textId="77777777" w:rsidR="008D7D87" w:rsidRDefault="008D7D87" w:rsidP="00B81661">
      <w:pPr>
        <w:spacing w:line="360" w:lineRule="auto"/>
      </w:pPr>
      <w:r>
        <w:tab/>
      </w:r>
      <w:r>
        <w:tab/>
      </w:r>
      <w:r>
        <w:tab/>
      </w:r>
      <w:r>
        <w:tab/>
      </w:r>
      <w:r>
        <w:tab/>
      </w:r>
      <w:r w:rsidR="00BC7733" w:rsidRPr="002B572B">
        <w:rPr>
          <w:position w:val="-10"/>
        </w:rPr>
        <w:object w:dxaOrig="1680" w:dyaOrig="320" w14:anchorId="3161C079">
          <v:shape id="_x0000_i1085" type="#_x0000_t75" style="width:84pt;height:15.75pt" o:ole="">
            <v:imagedata r:id="rId34" o:title=""/>
          </v:shape>
          <o:OLEObject Type="Embed" ProgID="Equation.DSMT4" ShapeID="_x0000_i1085" DrawAspect="Content" ObjectID="_1611763569" r:id="rId35"/>
        </w:object>
      </w:r>
    </w:p>
    <w:p w14:paraId="15E1F9B7" w14:textId="77777777" w:rsidR="00BC3771" w:rsidRDefault="00BC3771" w:rsidP="00B81661">
      <w:pPr>
        <w:spacing w:line="360" w:lineRule="auto"/>
      </w:pPr>
      <w:r>
        <w:tab/>
        <w:t>Pada metode 2-D-CNN input yang digun</w:t>
      </w:r>
      <w:r w:rsidR="00E2208C">
        <w:t>a</w:t>
      </w:r>
      <w:r>
        <w:t>kan adalah seluruh</w:t>
      </w:r>
      <w:r w:rsidR="00695C73">
        <w:t xml:space="preserve"> elemen tensor pada</w:t>
      </w:r>
      <w:r>
        <w:t xml:space="preserve"> gambar dengan </w:t>
      </w:r>
      <w:r w:rsidR="00695C73">
        <w:t xml:space="preserve">input yang tidak di </w:t>
      </w:r>
      <w:r w:rsidR="00695C73">
        <w:rPr>
          <w:i/>
        </w:rPr>
        <w:t xml:space="preserve">fllatten </w:t>
      </w:r>
      <w:r w:rsidR="00695C73">
        <w:t xml:space="preserve">sehingga data yang masuk kedalam filter masih sebagai </w:t>
      </w:r>
      <w:r w:rsidR="00695C73">
        <w:rPr>
          <w:i/>
        </w:rPr>
        <w:t xml:space="preserve">hypercube </w:t>
      </w:r>
      <w:r w:rsidR="00695C73">
        <w:t xml:space="preserve">yang </w:t>
      </w:r>
      <w:r w:rsidR="00695C73" w:rsidRPr="00695C73">
        <w:t>terp</w:t>
      </w:r>
      <w:r w:rsidR="00695C73">
        <w:t>reservasi. A</w:t>
      </w:r>
      <w:r w:rsidR="000C5041" w:rsidRPr="00695C73">
        <w:t>rsitektur</w:t>
      </w:r>
      <w:r w:rsidR="00695C73">
        <w:t xml:space="preserve"> untuk 2-D-CNN adalah sebagai berikut:</w:t>
      </w:r>
    </w:p>
    <w:p w14:paraId="19359615" w14:textId="77777777" w:rsidR="00686B77" w:rsidRDefault="007B1F32" w:rsidP="00B81661">
      <w:pPr>
        <w:spacing w:line="360" w:lineRule="auto"/>
      </w:pPr>
      <w:r>
        <w:rPr>
          <w:noProof/>
        </w:rPr>
        <w:lastRenderedPageBreak/>
        <mc:AlternateContent>
          <mc:Choice Requires="wpc">
            <w:drawing>
              <wp:inline distT="0" distB="0" distL="0" distR="0" wp14:anchorId="0E21AB8A" wp14:editId="3CBE8ED8">
                <wp:extent cx="5039995" cy="3276600"/>
                <wp:effectExtent l="0" t="0" r="0" b="0"/>
                <wp:docPr id="123" name="Canvas 12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 name="AutoShape 2"/>
                        <wps:cNvSpPr>
                          <a:spLocks noChangeArrowheads="1"/>
                        </wps:cNvSpPr>
                        <wps:spPr bwMode="auto">
                          <a:xfrm>
                            <a:off x="541950" y="46650"/>
                            <a:ext cx="1943100" cy="5439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3CD97040" w14:textId="77777777" w:rsidR="00BE03DB" w:rsidRDefault="00BE03DB"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Tensor Citra Daun Bisbul</w:t>
                              </w:r>
                            </w:p>
                            <w:p w14:paraId="7CB40A02" w14:textId="77777777" w:rsidR="00BE03DB" w:rsidRDefault="00BE03DB"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512×512×224</w:t>
                              </w:r>
                            </w:p>
                            <w:p w14:paraId="21F0E8DD" w14:textId="77777777" w:rsidR="00BE03DB" w:rsidRDefault="00BE03DB" w:rsidP="007B1F32">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13" name="AutoShape 3"/>
                        <wps:cNvSpPr>
                          <a:spLocks noChangeArrowheads="1"/>
                        </wps:cNvSpPr>
                        <wps:spPr bwMode="auto">
                          <a:xfrm>
                            <a:off x="522899" y="856274"/>
                            <a:ext cx="1982175" cy="1277325"/>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F38D3CC" w14:textId="77777777" w:rsidR="00BE03DB" w:rsidRDefault="00BE03DB" w:rsidP="007B1F32">
                              <w:pPr>
                                <w:pStyle w:val="NormalWeb"/>
                                <w:spacing w:before="0" w:beforeAutospacing="0" w:after="183" w:afterAutospacing="0"/>
                                <w:jc w:val="center"/>
                              </w:pPr>
                              <w:r>
                                <w:rPr>
                                  <w:rFonts w:eastAsia="Calibri"/>
                                  <w:sz w:val="22"/>
                                  <w:szCs w:val="22"/>
                                  <w:lang w:val="id-ID"/>
                                </w:rPr>
                                <w:t>Lapisan-lapisan Konvolusi 2D</w:t>
                              </w:r>
                            </w:p>
                          </w:txbxContent>
                        </wps:txbx>
                        <wps:bodyPr rot="0" vert="horz" wrap="square" lIns="91440" tIns="45720" rIns="91440" bIns="45720" anchor="t" anchorCtr="0" upright="1">
                          <a:noAutofit/>
                        </wps:bodyPr>
                      </wps:wsp>
                      <wps:wsp>
                        <wps:cNvPr id="127" name="AutoShape 3"/>
                        <wps:cNvSpPr>
                          <a:spLocks noChangeArrowheads="1"/>
                        </wps:cNvSpPr>
                        <wps:spPr bwMode="auto">
                          <a:xfrm>
                            <a:off x="522899" y="2342176"/>
                            <a:ext cx="1981835" cy="3153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1B61A56" w14:textId="77777777" w:rsidR="00BE03DB" w:rsidRDefault="00BE03DB" w:rsidP="00386645">
                              <w:pPr>
                                <w:pStyle w:val="NormalWeb"/>
                                <w:spacing w:before="0" w:beforeAutospacing="0" w:after="183" w:afterAutospacing="0"/>
                                <w:jc w:val="center"/>
                              </w:pPr>
                              <w:r>
                                <w:rPr>
                                  <w:rFonts w:eastAsia="Calibri"/>
                                  <w:sz w:val="22"/>
                                  <w:szCs w:val="22"/>
                                  <w:lang w:val="id-ID"/>
                                </w:rPr>
                                <w:t>Lapisan Terkoneksi Penuh</w:t>
                              </w:r>
                            </w:p>
                          </w:txbxContent>
                        </wps:txbx>
                        <wps:bodyPr rot="0" vert="horz" wrap="square" lIns="91440" tIns="45720" rIns="91440" bIns="45720" anchor="t" anchorCtr="0" upright="1">
                          <a:noAutofit/>
                        </wps:bodyPr>
                      </wps:wsp>
                      <wps:wsp>
                        <wps:cNvPr id="130" name="AutoShape 3"/>
                        <wps:cNvSpPr>
                          <a:spLocks noChangeArrowheads="1"/>
                        </wps:cNvSpPr>
                        <wps:spPr bwMode="auto">
                          <a:xfrm>
                            <a:off x="618151" y="1122975"/>
                            <a:ext cx="1801200"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1857748" w14:textId="77777777" w:rsidR="00BE03DB" w:rsidRDefault="00BE03DB" w:rsidP="00817C2E">
                              <w:pPr>
                                <w:pStyle w:val="NormalWeb"/>
                                <w:spacing w:before="0" w:beforeAutospacing="0" w:after="183" w:afterAutospacing="0"/>
                                <w:jc w:val="center"/>
                              </w:pPr>
                              <w:r>
                                <w:rPr>
                                  <w:rFonts w:eastAsia="Calibri"/>
                                  <w:sz w:val="22"/>
                                  <w:szCs w:val="22"/>
                                  <w:lang w:val="id-ID"/>
                                </w:rPr>
                                <w:t>Lapisan Konvolusi 2D 1</w:t>
                              </w:r>
                            </w:p>
                          </w:txbxContent>
                        </wps:txbx>
                        <wps:bodyPr rot="0" vert="horz" wrap="square" lIns="91440" tIns="45720" rIns="91440" bIns="45720" anchor="t" anchorCtr="0" upright="1">
                          <a:noAutofit/>
                        </wps:bodyPr>
                      </wps:wsp>
                      <wps:wsp>
                        <wps:cNvPr id="131" name="AutoShape 3"/>
                        <wps:cNvSpPr>
                          <a:spLocks noChangeArrowheads="1"/>
                        </wps:cNvSpPr>
                        <wps:spPr bwMode="auto">
                          <a:xfrm>
                            <a:off x="618151" y="1513500"/>
                            <a:ext cx="1791674"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75D76CB" w14:textId="77777777" w:rsidR="00BE03DB" w:rsidRDefault="00BE03DB" w:rsidP="00817C2E">
                              <w:pPr>
                                <w:pStyle w:val="NormalWeb"/>
                                <w:spacing w:before="0" w:beforeAutospacing="0" w:after="183" w:afterAutospacing="0"/>
                                <w:jc w:val="center"/>
                              </w:pPr>
                              <w:r>
                                <w:rPr>
                                  <w:rFonts w:eastAsia="Calibri"/>
                                  <w:sz w:val="22"/>
                                  <w:szCs w:val="22"/>
                                  <w:lang w:val="id-ID"/>
                                </w:rPr>
                                <w:t>Lapisan Terkoneksi 2D 2</w:t>
                              </w:r>
                            </w:p>
                          </w:txbxContent>
                        </wps:txbx>
                        <wps:bodyPr rot="0" vert="horz" wrap="square" lIns="91440" tIns="45720" rIns="91440" bIns="45720" anchor="t" anchorCtr="0" upright="1">
                          <a:noAutofit/>
                        </wps:bodyPr>
                      </wps:wsp>
                      <wps:wsp>
                        <wps:cNvPr id="132" name="AutoShape 3"/>
                        <wps:cNvSpPr>
                          <a:spLocks noChangeArrowheads="1"/>
                        </wps:cNvSpPr>
                        <wps:spPr bwMode="auto">
                          <a:xfrm>
                            <a:off x="531789" y="2866390"/>
                            <a:ext cx="197294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89D9C85" w14:textId="77777777" w:rsidR="00BE03DB" w:rsidRDefault="00BE03DB" w:rsidP="0084213F">
                              <w:pPr>
                                <w:pStyle w:val="NormalWeb"/>
                                <w:spacing w:before="0" w:beforeAutospacing="0" w:after="183" w:afterAutospacing="0"/>
                                <w:jc w:val="center"/>
                              </w:pPr>
                              <w:r>
                                <w:rPr>
                                  <w:rFonts w:eastAsia="Calibri"/>
                                  <w:sz w:val="22"/>
                                  <w:szCs w:val="22"/>
                                  <w:lang w:val="id-ID"/>
                                </w:rPr>
                                <w:t>Klasifikasi Softmax</w:t>
                              </w:r>
                            </w:p>
                          </w:txbxContent>
                        </wps:txbx>
                        <wps:bodyPr rot="0" vert="horz" wrap="square" lIns="91440" tIns="45720" rIns="91440" bIns="45720" anchor="t" anchorCtr="0" upright="1">
                          <a:noAutofit/>
                        </wps:bodyPr>
                      </wps:wsp>
                      <wps:wsp>
                        <wps:cNvPr id="144" name="Straight Arrow Connector 144"/>
                        <wps:cNvCnPr>
                          <a:stCxn id="26" idx="2"/>
                          <a:endCxn id="113" idx="0"/>
                        </wps:cNvCnPr>
                        <wps:spPr>
                          <a:xfrm>
                            <a:off x="1513500" y="590550"/>
                            <a:ext cx="487" cy="2657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7" name="Straight Arrow Connector 147"/>
                        <wps:cNvCnPr>
                          <a:stCxn id="113" idx="2"/>
                          <a:endCxn id="127" idx="0"/>
                        </wps:cNvCnPr>
                        <wps:spPr>
                          <a:xfrm flipH="1">
                            <a:off x="1513817" y="2133599"/>
                            <a:ext cx="170" cy="2085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8" name="Straight Arrow Connector 148"/>
                        <wps:cNvCnPr>
                          <a:stCxn id="127" idx="2"/>
                          <a:endCxn id="132" idx="0"/>
                        </wps:cNvCnPr>
                        <wps:spPr>
                          <a:xfrm>
                            <a:off x="1513817" y="2657476"/>
                            <a:ext cx="4445" cy="2089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9" name="Straight Connector 149"/>
                        <wps:cNvCnPr>
                          <a:endCxn id="113" idx="2"/>
                        </wps:cNvCnPr>
                        <wps:spPr>
                          <a:xfrm flipH="1">
                            <a:off x="1513987" y="1876425"/>
                            <a:ext cx="4275" cy="257174"/>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50" name="AutoShape 2"/>
                        <wps:cNvSpPr>
                          <a:spLocks noChangeArrowheads="1"/>
                        </wps:cNvSpPr>
                        <wps:spPr bwMode="auto">
                          <a:xfrm>
                            <a:off x="2704125" y="46650"/>
                            <a:ext cx="1943100" cy="5435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A3CD2B3" w14:textId="77777777" w:rsidR="00BE03DB" w:rsidRDefault="00BE03DB" w:rsidP="00656D66">
                              <w:pPr>
                                <w:pStyle w:val="NormalWeb"/>
                                <w:spacing w:before="0" w:beforeAutospacing="0" w:after="183" w:afterAutospacing="0"/>
                                <w:jc w:val="center"/>
                              </w:pPr>
                              <w:r>
                                <w:rPr>
                                  <w:rFonts w:eastAsia="Calibri"/>
                                  <w:sz w:val="22"/>
                                  <w:szCs w:val="22"/>
                                  <w:lang w:val="id-ID"/>
                                </w:rPr>
                                <w:t>Tensor Citra Daun Bisbul</w:t>
                              </w:r>
                            </w:p>
                            <w:p w14:paraId="1A6BF31F" w14:textId="77777777" w:rsidR="00BE03DB" w:rsidRDefault="00BE03DB" w:rsidP="00656D66">
                              <w:pPr>
                                <w:pStyle w:val="NormalWeb"/>
                                <w:spacing w:before="0" w:beforeAutospacing="0" w:after="183" w:afterAutospacing="0"/>
                                <w:jc w:val="center"/>
                              </w:pPr>
                              <w:r>
                                <w:rPr>
                                  <w:rFonts w:eastAsia="Calibri"/>
                                  <w:sz w:val="22"/>
                                  <w:szCs w:val="22"/>
                                  <w:lang w:val="id-ID"/>
                                </w:rPr>
                                <w:t>512×512×224</w:t>
                              </w:r>
                            </w:p>
                            <w:p w14:paraId="3A5ABACA" w14:textId="77777777" w:rsidR="00BE03DB" w:rsidRDefault="00BE03DB" w:rsidP="00656D66">
                              <w:pPr>
                                <w:pStyle w:val="NormalWeb"/>
                                <w:spacing w:before="0" w:beforeAutospacing="0" w:after="183" w:afterAutospacing="0"/>
                                <w:jc w:val="center"/>
                              </w:pPr>
                              <w:r>
                                <w:rPr>
                                  <w:rFonts w:eastAsia="Times New Roman"/>
                                </w:rPr>
                                <w:t> </w:t>
                              </w:r>
                            </w:p>
                          </w:txbxContent>
                        </wps:txbx>
                        <wps:bodyPr rot="0" vert="horz" wrap="square" lIns="91440" tIns="45720" rIns="91440" bIns="45720" anchor="t" anchorCtr="0" upright="1">
                          <a:noAutofit/>
                        </wps:bodyPr>
                      </wps:wsp>
                      <wps:wsp>
                        <wps:cNvPr id="151" name="AutoShape 3"/>
                        <wps:cNvSpPr>
                          <a:spLocks noChangeArrowheads="1"/>
                        </wps:cNvSpPr>
                        <wps:spPr bwMode="auto">
                          <a:xfrm>
                            <a:off x="2685075" y="856275"/>
                            <a:ext cx="1981835" cy="1276985"/>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42EA8A3A" w14:textId="77777777" w:rsidR="00BE03DB" w:rsidRDefault="00BE03DB" w:rsidP="00656D66">
                              <w:pPr>
                                <w:pStyle w:val="NormalWeb"/>
                                <w:spacing w:before="0" w:beforeAutospacing="0" w:after="183" w:afterAutospacing="0"/>
                                <w:jc w:val="center"/>
                              </w:pPr>
                              <w:r>
                                <w:rPr>
                                  <w:rFonts w:eastAsia="Calibri"/>
                                  <w:sz w:val="22"/>
                                  <w:szCs w:val="22"/>
                                  <w:lang w:val="id-ID"/>
                                </w:rPr>
                                <w:t>Lapisan-lapisan Konvolusi 3D</w:t>
                              </w:r>
                            </w:p>
                          </w:txbxContent>
                        </wps:txbx>
                        <wps:bodyPr rot="0" vert="horz" wrap="square" lIns="91440" tIns="45720" rIns="91440" bIns="45720" anchor="t" anchorCtr="0" upright="1">
                          <a:noAutofit/>
                        </wps:bodyPr>
                      </wps:wsp>
                      <wps:wsp>
                        <wps:cNvPr id="152" name="AutoShape 3"/>
                        <wps:cNvSpPr>
                          <a:spLocks noChangeArrowheads="1"/>
                        </wps:cNvSpPr>
                        <wps:spPr bwMode="auto">
                          <a:xfrm>
                            <a:off x="2685075" y="2342175"/>
                            <a:ext cx="198183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B09A3E8" w14:textId="77777777" w:rsidR="00BE03DB" w:rsidRDefault="00BE03DB" w:rsidP="00656D66">
                              <w:pPr>
                                <w:pStyle w:val="NormalWeb"/>
                                <w:spacing w:before="0" w:beforeAutospacing="0" w:after="183" w:afterAutospacing="0"/>
                                <w:jc w:val="center"/>
                              </w:pPr>
                              <w:r>
                                <w:rPr>
                                  <w:rFonts w:eastAsia="Calibri"/>
                                  <w:sz w:val="22"/>
                                  <w:szCs w:val="22"/>
                                  <w:lang w:val="id-ID"/>
                                </w:rPr>
                                <w:t>Lapisan Terkoneksi Penuh</w:t>
                              </w:r>
                            </w:p>
                          </w:txbxContent>
                        </wps:txbx>
                        <wps:bodyPr rot="0" vert="horz" wrap="square" lIns="91440" tIns="45720" rIns="91440" bIns="45720" anchor="t" anchorCtr="0" upright="1">
                          <a:noAutofit/>
                        </wps:bodyPr>
                      </wps:wsp>
                      <wps:wsp>
                        <wps:cNvPr id="153" name="AutoShape 3"/>
                        <wps:cNvSpPr>
                          <a:spLocks noChangeArrowheads="1"/>
                        </wps:cNvSpPr>
                        <wps:spPr bwMode="auto">
                          <a:xfrm>
                            <a:off x="2780325" y="1122975"/>
                            <a:ext cx="1800860"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53A27C53" w14:textId="77777777" w:rsidR="00BE03DB" w:rsidRDefault="00BE03DB" w:rsidP="00656D66">
                              <w:pPr>
                                <w:pStyle w:val="NormalWeb"/>
                                <w:spacing w:before="0" w:beforeAutospacing="0" w:after="183" w:afterAutospacing="0"/>
                                <w:jc w:val="center"/>
                              </w:pPr>
                              <w:r>
                                <w:rPr>
                                  <w:rFonts w:eastAsia="Calibri"/>
                                  <w:sz w:val="22"/>
                                  <w:szCs w:val="22"/>
                                  <w:lang w:val="id-ID"/>
                                </w:rPr>
                                <w:t>Lapisan Konvolusi 3D 1</w:t>
                              </w:r>
                            </w:p>
                          </w:txbxContent>
                        </wps:txbx>
                        <wps:bodyPr rot="0" vert="horz" wrap="square" lIns="91440" tIns="45720" rIns="91440" bIns="45720" anchor="t" anchorCtr="0" upright="1">
                          <a:noAutofit/>
                        </wps:bodyPr>
                      </wps:wsp>
                      <wps:wsp>
                        <wps:cNvPr id="154" name="AutoShape 3"/>
                        <wps:cNvSpPr>
                          <a:spLocks noChangeArrowheads="1"/>
                        </wps:cNvSpPr>
                        <wps:spPr bwMode="auto">
                          <a:xfrm>
                            <a:off x="2780325" y="1513500"/>
                            <a:ext cx="179133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833733A" w14:textId="77777777" w:rsidR="00BE03DB" w:rsidRDefault="00BE03DB" w:rsidP="00656D66">
                              <w:pPr>
                                <w:pStyle w:val="NormalWeb"/>
                                <w:spacing w:before="0" w:beforeAutospacing="0" w:after="183" w:afterAutospacing="0"/>
                                <w:jc w:val="center"/>
                              </w:pPr>
                              <w:r>
                                <w:rPr>
                                  <w:rFonts w:eastAsia="Calibri"/>
                                  <w:sz w:val="22"/>
                                  <w:szCs w:val="22"/>
                                  <w:lang w:val="id-ID"/>
                                </w:rPr>
                                <w:t>Lapisan Terkoneksi 3D 2</w:t>
                              </w:r>
                            </w:p>
                          </w:txbxContent>
                        </wps:txbx>
                        <wps:bodyPr rot="0" vert="horz" wrap="square" lIns="91440" tIns="45720" rIns="91440" bIns="45720" anchor="t" anchorCtr="0" upright="1">
                          <a:noAutofit/>
                        </wps:bodyPr>
                      </wps:wsp>
                      <wps:wsp>
                        <wps:cNvPr id="155" name="AutoShape 3"/>
                        <wps:cNvSpPr>
                          <a:spLocks noChangeArrowheads="1"/>
                        </wps:cNvSpPr>
                        <wps:spPr bwMode="auto">
                          <a:xfrm>
                            <a:off x="2693965" y="2866685"/>
                            <a:ext cx="1972945" cy="31496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872E6E0" w14:textId="77777777" w:rsidR="00BE03DB" w:rsidRDefault="00BE03DB" w:rsidP="00656D66">
                              <w:pPr>
                                <w:pStyle w:val="NormalWeb"/>
                                <w:spacing w:before="0" w:beforeAutospacing="0" w:after="183" w:afterAutospacing="0"/>
                                <w:jc w:val="center"/>
                              </w:pPr>
                              <w:r>
                                <w:rPr>
                                  <w:rFonts w:eastAsia="Calibri"/>
                                  <w:sz w:val="22"/>
                                  <w:szCs w:val="22"/>
                                  <w:lang w:val="id-ID"/>
                                </w:rPr>
                                <w:t>Klasifikasi Softmax</w:t>
                              </w:r>
                            </w:p>
                          </w:txbxContent>
                        </wps:txbx>
                        <wps:bodyPr rot="0" vert="horz" wrap="square" lIns="91440" tIns="45720" rIns="91440" bIns="45720" anchor="t" anchorCtr="0" upright="1">
                          <a:noAutofit/>
                        </wps:bodyPr>
                      </wps:wsp>
                      <wps:wsp>
                        <wps:cNvPr id="156" name="Straight Arrow Connector 156"/>
                        <wps:cNvCnPr/>
                        <wps:spPr>
                          <a:xfrm>
                            <a:off x="3675675" y="590845"/>
                            <a:ext cx="0" cy="26543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7" name="Straight Arrow Connector 157"/>
                        <wps:cNvCnPr/>
                        <wps:spPr>
                          <a:xfrm flipH="1">
                            <a:off x="3675675" y="2133260"/>
                            <a:ext cx="0" cy="208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 name="Straight Arrow Connector 158"/>
                        <wps:cNvCnPr/>
                        <wps:spPr>
                          <a:xfrm>
                            <a:off x="3675675" y="2657770"/>
                            <a:ext cx="4445" cy="208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9" name="Straight Connector 159"/>
                        <wps:cNvCnPr/>
                        <wps:spPr>
                          <a:xfrm flipH="1">
                            <a:off x="3676310" y="1876720"/>
                            <a:ext cx="3810" cy="25654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c:wpc>
                  </a:graphicData>
                </a:graphic>
              </wp:inline>
            </w:drawing>
          </mc:Choice>
          <mc:Fallback>
            <w:pict>
              <v:group w14:anchorId="0E21AB8A" id="Canvas 123" o:spid="_x0000_s106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">
                <v:shape id="_x0000_s1069" type="#_x0000_t75" style="position:absolute;width:50399;height:32766;visibility:visible;mso-wrap-style:square">
                  <v:fill o:detectmouseclick="t"/>
                  <v:path o:connecttype="none"/>
                </v:shape>
                <v:roundrect id="AutoShape 2" o:spid="_x0000_s1070" style="position:absolute;left:5419;top:466;width:19431;height:543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" fillcolor="window" strokecolor="windowText" strokeweight="1pt">
                  <v:textbox>
                    <w:txbxContent>
                      <w:p w14:paraId="3CD97040" w14:textId="77777777" w:rsidR="00BE03DB" w:rsidRDefault="00BE03DB"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Tensor Citra Daun Bisbul</w:t>
                        </w:r>
                      </w:p>
                      <w:p w14:paraId="7CB40A02" w14:textId="77777777" w:rsidR="00BE03DB" w:rsidRDefault="00BE03DB" w:rsidP="007B1F32">
                        <w:pPr>
                          <w:pStyle w:val="NormalWeb"/>
                          <w:spacing w:before="0" w:beforeAutospacing="0" w:after="183" w:afterAutospacing="0"/>
                          <w:jc w:val="center"/>
                          <w:rPr>
                            <w:rFonts w:eastAsia="Calibri"/>
                            <w:sz w:val="22"/>
                            <w:szCs w:val="22"/>
                            <w:lang w:val="id-ID"/>
                          </w:rPr>
                        </w:pPr>
                        <w:r>
                          <w:rPr>
                            <w:rFonts w:eastAsia="Calibri"/>
                            <w:sz w:val="22"/>
                            <w:szCs w:val="22"/>
                            <w:lang w:val="id-ID"/>
                          </w:rPr>
                          <w:t>512×512×224</w:t>
                        </w:r>
                      </w:p>
                      <w:p w14:paraId="21F0E8DD" w14:textId="77777777" w:rsidR="00BE03DB" w:rsidRDefault="00BE03DB" w:rsidP="007B1F32">
                        <w:pPr>
                          <w:pStyle w:val="NormalWeb"/>
                          <w:spacing w:before="0" w:beforeAutospacing="0" w:after="183" w:afterAutospacing="0"/>
                          <w:jc w:val="center"/>
                        </w:pPr>
                      </w:p>
                    </w:txbxContent>
                  </v:textbox>
                </v:roundrect>
                <v:roundrect id="AutoShape 3" o:spid="_x0000_s1071" style="position:absolute;left:5228;top:8562;width:19822;height:1277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" fillcolor="window" strokecolor="windowText" strokeweight="1pt">
                  <v:textbox>
                    <w:txbxContent>
                      <w:p w14:paraId="6F38D3CC" w14:textId="77777777" w:rsidR="00BE03DB" w:rsidRDefault="00BE03DB" w:rsidP="007B1F32">
                        <w:pPr>
                          <w:pStyle w:val="NormalWeb"/>
                          <w:spacing w:before="0" w:beforeAutospacing="0" w:after="183" w:afterAutospacing="0"/>
                          <w:jc w:val="center"/>
                        </w:pPr>
                        <w:r>
                          <w:rPr>
                            <w:rFonts w:eastAsia="Calibri"/>
                            <w:sz w:val="22"/>
                            <w:szCs w:val="22"/>
                            <w:lang w:val="id-ID"/>
                          </w:rPr>
                          <w:t>Lapisan-lapisan Konvolusi 2D</w:t>
                        </w:r>
                      </w:p>
                    </w:txbxContent>
                  </v:textbox>
                </v:roundrect>
                <v:roundrect id="AutoShape 3" o:spid="_x0000_s1072" style="position:absolute;left:5228;top:23421;width:19819;height:3153;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" fillcolor="window" strokecolor="windowText" strokeweight="1pt">
                  <v:textbox>
                    <w:txbxContent>
                      <w:p w14:paraId="61B61A56" w14:textId="77777777" w:rsidR="00BE03DB" w:rsidRDefault="00BE03DB" w:rsidP="00386645">
                        <w:pPr>
                          <w:pStyle w:val="NormalWeb"/>
                          <w:spacing w:before="0" w:beforeAutospacing="0" w:after="183" w:afterAutospacing="0"/>
                          <w:jc w:val="center"/>
                        </w:pPr>
                        <w:r>
                          <w:rPr>
                            <w:rFonts w:eastAsia="Calibri"/>
                            <w:sz w:val="22"/>
                            <w:szCs w:val="22"/>
                            <w:lang w:val="id-ID"/>
                          </w:rPr>
                          <w:t>Lapisan Terkoneksi Penuh</w:t>
                        </w:r>
                      </w:p>
                    </w:txbxContent>
                  </v:textbox>
                </v:roundrect>
                <v:roundrect id="AutoShape 3" o:spid="_x0000_s1073" style="position:absolute;left:6181;top:11229;width:18012;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" fillcolor="window" strokecolor="windowText" strokeweight="1pt">
                  <v:textbox>
                    <w:txbxContent>
                      <w:p w14:paraId="21857748" w14:textId="77777777" w:rsidR="00BE03DB" w:rsidRDefault="00BE03DB" w:rsidP="00817C2E">
                        <w:pPr>
                          <w:pStyle w:val="NormalWeb"/>
                          <w:spacing w:before="0" w:beforeAutospacing="0" w:after="183" w:afterAutospacing="0"/>
                          <w:jc w:val="center"/>
                        </w:pPr>
                        <w:r>
                          <w:rPr>
                            <w:rFonts w:eastAsia="Calibri"/>
                            <w:sz w:val="22"/>
                            <w:szCs w:val="22"/>
                            <w:lang w:val="id-ID"/>
                          </w:rPr>
                          <w:t>Lapisan Konvolusi 2D 1</w:t>
                        </w:r>
                      </w:p>
                    </w:txbxContent>
                  </v:textbox>
                </v:roundrect>
                <v:roundrect id="AutoShape 3" o:spid="_x0000_s1074" style="position:absolute;left:6181;top:15135;width:17917;height:314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" fillcolor="window" strokecolor="windowText" strokeweight="1pt">
                  <v:textbox>
                    <w:txbxContent>
                      <w:p w14:paraId="275D76CB" w14:textId="77777777" w:rsidR="00BE03DB" w:rsidRDefault="00BE03DB" w:rsidP="00817C2E">
                        <w:pPr>
                          <w:pStyle w:val="NormalWeb"/>
                          <w:spacing w:before="0" w:beforeAutospacing="0" w:after="183" w:afterAutospacing="0"/>
                          <w:jc w:val="center"/>
                        </w:pPr>
                        <w:r>
                          <w:rPr>
                            <w:rFonts w:eastAsia="Calibri"/>
                            <w:sz w:val="22"/>
                            <w:szCs w:val="22"/>
                            <w:lang w:val="id-ID"/>
                          </w:rPr>
                          <w:t>Lapisan Terkoneksi 2D 2</w:t>
                        </w:r>
                      </w:p>
                    </w:txbxContent>
                  </v:textbox>
                </v:roundrect>
                <v:roundrect id="AutoShape 3" o:spid="_x0000_s1075" style="position:absolute;left:5317;top:28663;width:19730;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" fillcolor="window" strokecolor="windowText" strokeweight="1pt">
                  <v:textbox>
                    <w:txbxContent>
                      <w:p w14:paraId="589D9C85" w14:textId="77777777" w:rsidR="00BE03DB" w:rsidRDefault="00BE03DB" w:rsidP="0084213F">
                        <w:pPr>
                          <w:pStyle w:val="NormalWeb"/>
                          <w:spacing w:before="0" w:beforeAutospacing="0" w:after="183" w:afterAutospacing="0"/>
                          <w:jc w:val="center"/>
                        </w:pPr>
                        <w:r>
                          <w:rPr>
                            <w:rFonts w:eastAsia="Calibri"/>
                            <w:sz w:val="22"/>
                            <w:szCs w:val="22"/>
                            <w:lang w:val="id-ID"/>
                          </w:rPr>
                          <w:t>Klasifikasi Softmax</w:t>
                        </w:r>
                      </w:p>
                    </w:txbxContent>
                  </v:textbox>
                </v:roundrect>
                <v:shape id="Straight Arrow Connector 144" o:spid="_x0000_s1076" type="#_x0000_t32" style="position:absolute;left:15135;top:5905;width:4;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" strokecolor="#4472c4 [3204]" strokeweight=".5pt">
                  <v:stroke endarrow="block" joinstyle="miter"/>
                </v:shape>
                <v:shape id="Straight Arrow Connector 147" o:spid="_x0000_s1077" type="#_x0000_t32" style="position:absolute;left:15138;top:21335;width:1;height:208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" strokecolor="#4472c4 [3204]" strokeweight=".5pt">
                  <v:stroke endarrow="block" joinstyle="miter"/>
                </v:shape>
                <v:shape id="Straight Arrow Connector 148" o:spid="_x0000_s1078" type="#_x0000_t32" style="position:absolute;left:15138;top:26574;width:44;height:20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" strokecolor="#4472c4 [3204]" strokeweight=".5pt">
                  <v:stroke endarrow="block" joinstyle="miter"/>
                </v:shape>
                <v:line id="Straight Connector 149" o:spid="_x0000_s1079" style="position:absolute;flip:x;visibility:visible;mso-wrap-style:square" from="15139,18764" to="15182,21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" strokecolor="black [3200]">
                  <v:stroke dashstyle="dash"/>
                </v:line>
                <v:roundrect id="AutoShape 2" o:spid="_x0000_s1080" style="position:absolute;left:27041;top:466;width:19431;height:5436;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" fillcolor="window" strokecolor="windowText" strokeweight="1pt">
                  <v:textbox>
                    <w:txbxContent>
                      <w:p w14:paraId="4A3CD2B3" w14:textId="77777777" w:rsidR="00BE03DB" w:rsidRDefault="00BE03DB" w:rsidP="00656D66">
                        <w:pPr>
                          <w:pStyle w:val="NormalWeb"/>
                          <w:spacing w:before="0" w:beforeAutospacing="0" w:after="183" w:afterAutospacing="0"/>
                          <w:jc w:val="center"/>
                        </w:pPr>
                        <w:r>
                          <w:rPr>
                            <w:rFonts w:eastAsia="Calibri"/>
                            <w:sz w:val="22"/>
                            <w:szCs w:val="22"/>
                            <w:lang w:val="id-ID"/>
                          </w:rPr>
                          <w:t>Tensor Citra Daun Bisbul</w:t>
                        </w:r>
                      </w:p>
                      <w:p w14:paraId="1A6BF31F" w14:textId="77777777" w:rsidR="00BE03DB" w:rsidRDefault="00BE03DB" w:rsidP="00656D66">
                        <w:pPr>
                          <w:pStyle w:val="NormalWeb"/>
                          <w:spacing w:before="0" w:beforeAutospacing="0" w:after="183" w:afterAutospacing="0"/>
                          <w:jc w:val="center"/>
                        </w:pPr>
                        <w:r>
                          <w:rPr>
                            <w:rFonts w:eastAsia="Calibri"/>
                            <w:sz w:val="22"/>
                            <w:szCs w:val="22"/>
                            <w:lang w:val="id-ID"/>
                          </w:rPr>
                          <w:t>512×512×224</w:t>
                        </w:r>
                      </w:p>
                      <w:p w14:paraId="3A5ABACA" w14:textId="77777777" w:rsidR="00BE03DB" w:rsidRDefault="00BE03DB" w:rsidP="00656D66">
                        <w:pPr>
                          <w:pStyle w:val="NormalWeb"/>
                          <w:spacing w:before="0" w:beforeAutospacing="0" w:after="183" w:afterAutospacing="0"/>
                          <w:jc w:val="center"/>
                        </w:pPr>
                        <w:r>
                          <w:rPr>
                            <w:rFonts w:eastAsia="Times New Roman"/>
                          </w:rPr>
                          <w:t> </w:t>
                        </w:r>
                      </w:p>
                    </w:txbxContent>
                  </v:textbox>
                </v:roundrect>
                <v:roundrect id="AutoShape 3" o:spid="_x0000_s1081" style="position:absolute;left:26850;top:8562;width:19819;height:1277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" fillcolor="window" strokecolor="windowText" strokeweight="1pt">
                  <v:textbox>
                    <w:txbxContent>
                      <w:p w14:paraId="42EA8A3A" w14:textId="77777777" w:rsidR="00BE03DB" w:rsidRDefault="00BE03DB" w:rsidP="00656D66">
                        <w:pPr>
                          <w:pStyle w:val="NormalWeb"/>
                          <w:spacing w:before="0" w:beforeAutospacing="0" w:after="183" w:afterAutospacing="0"/>
                          <w:jc w:val="center"/>
                        </w:pPr>
                        <w:r>
                          <w:rPr>
                            <w:rFonts w:eastAsia="Calibri"/>
                            <w:sz w:val="22"/>
                            <w:szCs w:val="22"/>
                            <w:lang w:val="id-ID"/>
                          </w:rPr>
                          <w:t>Lapisan-lapisan Konvolusi 3D</w:t>
                        </w:r>
                      </w:p>
                    </w:txbxContent>
                  </v:textbox>
                </v:roundrect>
                <v:roundrect id="AutoShape 3" o:spid="_x0000_s1082" style="position:absolute;left:26850;top:23421;width:19819;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" fillcolor="window" strokecolor="windowText" strokeweight="1pt">
                  <v:textbox>
                    <w:txbxContent>
                      <w:p w14:paraId="5B09A3E8" w14:textId="77777777" w:rsidR="00BE03DB" w:rsidRDefault="00BE03DB" w:rsidP="00656D66">
                        <w:pPr>
                          <w:pStyle w:val="NormalWeb"/>
                          <w:spacing w:before="0" w:beforeAutospacing="0" w:after="183" w:afterAutospacing="0"/>
                          <w:jc w:val="center"/>
                        </w:pPr>
                        <w:r>
                          <w:rPr>
                            <w:rFonts w:eastAsia="Calibri"/>
                            <w:sz w:val="22"/>
                            <w:szCs w:val="22"/>
                            <w:lang w:val="id-ID"/>
                          </w:rPr>
                          <w:t>Lapisan Terkoneksi Penuh</w:t>
                        </w:r>
                      </w:p>
                    </w:txbxContent>
                  </v:textbox>
                </v:roundrect>
                <v:roundrect id="AutoShape 3" o:spid="_x0000_s1083" style="position:absolute;left:27803;top:11229;width:18008;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" fillcolor="window" strokecolor="windowText" strokeweight="1pt">
                  <v:textbox>
                    <w:txbxContent>
                      <w:p w14:paraId="53A27C53" w14:textId="77777777" w:rsidR="00BE03DB" w:rsidRDefault="00BE03DB" w:rsidP="00656D66">
                        <w:pPr>
                          <w:pStyle w:val="NormalWeb"/>
                          <w:spacing w:before="0" w:beforeAutospacing="0" w:after="183" w:afterAutospacing="0"/>
                          <w:jc w:val="center"/>
                        </w:pPr>
                        <w:r>
                          <w:rPr>
                            <w:rFonts w:eastAsia="Calibri"/>
                            <w:sz w:val="22"/>
                            <w:szCs w:val="22"/>
                            <w:lang w:val="id-ID"/>
                          </w:rPr>
                          <w:t>Lapisan Konvolusi 3D 1</w:t>
                        </w:r>
                      </w:p>
                    </w:txbxContent>
                  </v:textbox>
                </v:roundrect>
                <v:roundrect id="AutoShape 3" o:spid="_x0000_s1084" style="position:absolute;left:27803;top:15135;width:17913;height:3149;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" fillcolor="window" strokecolor="windowText" strokeweight="1pt">
                  <v:textbox>
                    <w:txbxContent>
                      <w:p w14:paraId="1833733A" w14:textId="77777777" w:rsidR="00BE03DB" w:rsidRDefault="00BE03DB" w:rsidP="00656D66">
                        <w:pPr>
                          <w:pStyle w:val="NormalWeb"/>
                          <w:spacing w:before="0" w:beforeAutospacing="0" w:after="183" w:afterAutospacing="0"/>
                          <w:jc w:val="center"/>
                        </w:pPr>
                        <w:r>
                          <w:rPr>
                            <w:rFonts w:eastAsia="Calibri"/>
                            <w:sz w:val="22"/>
                            <w:szCs w:val="22"/>
                            <w:lang w:val="id-ID"/>
                          </w:rPr>
                          <w:t>Lapisan Terkoneksi 3D 2</w:t>
                        </w:r>
                      </w:p>
                    </w:txbxContent>
                  </v:textbox>
                </v:roundrect>
                <v:roundrect id="AutoShape 3" o:spid="_x0000_s1085" style="position:absolute;left:26939;top:28666;width:19730;height:3150;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" fillcolor="window" strokecolor="windowText" strokeweight="1pt">
                  <v:textbox>
                    <w:txbxContent>
                      <w:p w14:paraId="6872E6E0" w14:textId="77777777" w:rsidR="00BE03DB" w:rsidRDefault="00BE03DB" w:rsidP="00656D66">
                        <w:pPr>
                          <w:pStyle w:val="NormalWeb"/>
                          <w:spacing w:before="0" w:beforeAutospacing="0" w:after="183" w:afterAutospacing="0"/>
                          <w:jc w:val="center"/>
                        </w:pPr>
                        <w:r>
                          <w:rPr>
                            <w:rFonts w:eastAsia="Calibri"/>
                            <w:sz w:val="22"/>
                            <w:szCs w:val="22"/>
                            <w:lang w:val="id-ID"/>
                          </w:rPr>
                          <w:t>Klasifikasi Softmax</w:t>
                        </w:r>
                      </w:p>
                    </w:txbxContent>
                  </v:textbox>
                </v:roundrect>
                <v:shape id="Straight Arrow Connector 156" o:spid="_x0000_s1086" type="#_x0000_t32" style="position:absolute;left:36756;top:5908;width:0;height:26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" strokecolor="#4472c4 [3204]" strokeweight=".5pt">
                  <v:stroke endarrow="block" joinstyle="miter"/>
                </v:shape>
                <v:shape id="Straight Arrow Connector 157" o:spid="_x0000_s1087" type="#_x0000_t32" style="position:absolute;left:36756;top:21332;width:0;height:208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" strokecolor="#4472c4 [3204]" strokeweight=".5pt">
                  <v:stroke endarrow="block" joinstyle="miter"/>
                </v:shape>
                <v:shape id="Straight Arrow Connector 158" o:spid="_x0000_s1088" type="#_x0000_t32" style="position:absolute;left:36756;top:26577;width:45;height:20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" strokecolor="#4472c4 [3204]" strokeweight=".5pt">
                  <v:stroke endarrow="block" joinstyle="miter"/>
                </v:shape>
                <v:line id="Straight Connector 159" o:spid="_x0000_s1089" style="position:absolute;flip:x;visibility:visible;mso-wrap-style:square" from="36763,18767" to="36801,213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" strokecolor="black [3200]">
                  <v:stroke dashstyle="dash"/>
                </v:line>
                <w10:anchorlock/>
              </v:group>
            </w:pict>
          </mc:Fallback>
        </mc:AlternateContent>
      </w:r>
    </w:p>
    <w:p w14:paraId="37CB6ABD" w14:textId="77777777" w:rsidR="00B81661" w:rsidRDefault="00B734CF" w:rsidP="00D96387">
      <w:pPr>
        <w:spacing w:line="360" w:lineRule="auto"/>
      </w:pPr>
      <w:r>
        <w:tab/>
        <w:t>Metode 3-D-CNN memiliki arsitektur secara garis besar hampir sama dengan metode 2-D-CNN, hanya saja metode ini memiliki filter yang berbeda, yaitu filter tiga dimensi.</w:t>
      </w:r>
      <w:r w:rsidR="00BB3F13">
        <w:t xml:space="preserve"> Metode ini bisa mendapatkan korelasi antara satu spektral dan spektral lainnya.</w:t>
      </w:r>
      <w:r w:rsidR="009E5990">
        <w:t xml:space="preserve"> Peta fitur (</w:t>
      </w:r>
      <w:r w:rsidR="009E5990">
        <w:rPr>
          <w:i/>
        </w:rPr>
        <w:t>feature map</w:t>
      </w:r>
      <w:r w:rsidR="009E5990">
        <w:t xml:space="preserve">) </w:t>
      </w:r>
      <w:r w:rsidR="00CC582B">
        <w:t xml:space="preserve">adalah bentuk kubus </w:t>
      </w:r>
      <w:r w:rsidR="009E5990">
        <w:t>kubus</w:t>
      </w:r>
      <w:r w:rsidR="005073DD">
        <w:t xml:space="preserve"> sama halnya dengan metode 2-D-CNN, arsitektur </w:t>
      </w:r>
      <w:r w:rsidR="00B229EB">
        <w:t>ini juga menggunakan fungsi aktivasi ReLU dan menggunakan klasifikator softmax</w:t>
      </w:r>
      <w:r w:rsidR="00CC582B">
        <w:t>.</w:t>
      </w:r>
    </w:p>
    <w:p w14:paraId="11CA969A" w14:textId="77777777" w:rsidR="007C4197" w:rsidRPr="00D96387" w:rsidRDefault="007C4197" w:rsidP="00D96387">
      <w:pPr>
        <w:spacing w:line="360" w:lineRule="auto"/>
      </w:pPr>
    </w:p>
    <w:p w14:paraId="24003F6E" w14:textId="77777777" w:rsidR="0092403A" w:rsidRDefault="00F9450B" w:rsidP="00D049F0">
      <w:pPr>
        <w:pStyle w:val="Heading2"/>
        <w:numPr>
          <w:ilvl w:val="2"/>
          <w:numId w:val="7"/>
        </w:numPr>
        <w:spacing w:line="360" w:lineRule="auto"/>
        <w:ind w:left="720"/>
        <w:rPr>
          <w:lang w:val="id-ID"/>
        </w:rPr>
      </w:pPr>
      <w:r>
        <w:rPr>
          <w:lang w:val="id-ID"/>
        </w:rPr>
        <w:t>Desain Eksperimen</w:t>
      </w:r>
    </w:p>
    <w:p w14:paraId="388E1C41" w14:textId="77777777" w:rsidR="00444F31" w:rsidRPr="00444F31" w:rsidRDefault="00444F31" w:rsidP="005D5B58">
      <w:pPr>
        <w:spacing w:line="360" w:lineRule="auto"/>
        <w:ind w:firstLine="720"/>
      </w:pPr>
      <w:r>
        <w:t>Eksperimen dilakukan untuk mengetahui parameter-parameter evaluasi dari pengujian dari model yang nantinya bisa menjadi acuan untuk mendesain model berikutnya agar bisa dimodifikasi sesuai agar kinerjanya optimal.</w:t>
      </w:r>
      <w:r w:rsidR="004B2C16">
        <w:t xml:space="preserve"> Berikut ini adalah diagram cara untuk mendapatkan parameter-paramater tersebut:</w:t>
      </w:r>
      <w:r>
        <w:t xml:space="preserve"> </w:t>
      </w:r>
    </w:p>
    <w:p w14:paraId="3EDEB36B" w14:textId="77777777" w:rsidR="006979A5" w:rsidRDefault="006979A5" w:rsidP="006979A5">
      <w:pPr>
        <w:rPr>
          <w:b/>
        </w:rPr>
      </w:pPr>
      <w:r>
        <w:rPr>
          <w:noProof/>
        </w:rPr>
        <w:lastRenderedPageBreak/>
        <mc:AlternateContent>
          <mc:Choice Requires="wpc">
            <w:drawing>
              <wp:inline distT="0" distB="0" distL="0" distR="0" wp14:anchorId="38631E86" wp14:editId="4D96D85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D4A20CA" w14:textId="77777777" w:rsidR="00BE03DB" w:rsidRDefault="00BE03DB"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14:paraId="1FD8D195" w14:textId="77777777" w:rsidR="00BE03DB" w:rsidRDefault="00BE03DB"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2E1A1CD7" w14:textId="77777777" w:rsidR="00BE03DB" w:rsidRDefault="00BE03DB"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8C678A4" w14:textId="77777777" w:rsidR="00BE03DB" w:rsidRDefault="00BE03DB" w:rsidP="006979A5">
                              <w:pPr>
                                <w:pStyle w:val="NormalWeb"/>
                                <w:spacing w:before="0" w:beforeAutospacing="0" w:after="183" w:afterAutospacing="0"/>
                                <w:jc w:val="center"/>
                              </w:pPr>
                              <w:r>
                                <w:rPr>
                                  <w:rFonts w:eastAsia="Calibri"/>
                                  <w:sz w:val="22"/>
                                  <w:szCs w:val="22"/>
                                  <w:lang w:val="id-ID"/>
                                </w:rPr>
                                <w:t>Evaluas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72D4EAA7" w14:textId="77777777" w:rsidR="00BE03DB" w:rsidRDefault="00BE03DB" w:rsidP="006979A5">
                              <w:pPr>
                                <w:pStyle w:val="NormalWeb"/>
                                <w:spacing w:before="0" w:beforeAutospacing="0" w:after="183" w:afterAutospacing="0"/>
                                <w:jc w:val="center"/>
                              </w:pPr>
                              <w:r>
                                <w:rPr>
                                  <w:rFonts w:eastAsia="Calibri"/>
                                  <w:sz w:val="22"/>
                                  <w:szCs w:val="22"/>
                                  <w:lang w:val="id-ID"/>
                                </w:rPr>
                                <w:t>Pembuatan 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096C0BD2" w14:textId="77777777" w:rsidR="00BE03DB" w:rsidRDefault="00BE03DB"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5524C7B" w14:textId="77777777" w:rsidR="00BE03DB" w:rsidRDefault="00BE03DB"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1F632948" w14:textId="77777777" w:rsidR="00BE03DB" w:rsidRDefault="00BE03DB"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14:paraId="6501BCFB" w14:textId="77777777" w:rsidR="00BE03DB" w:rsidRDefault="00BE03DB"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14:paraId="572C6CB5" w14:textId="77777777" w:rsidR="00BE03DB" w:rsidRDefault="00BE03DB">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8631E86" id="Canvas 70" o:spid="_x0000_s1090"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">
                <v:shape id="_x0000_s1091" type="#_x0000_t75" style="position:absolute;width:50399;height:32289;visibility:visible;mso-wrap-style:square">
                  <v:fill o:detectmouseclick="t"/>
                  <v:path o:connecttype="none"/>
                </v:shape>
                <v:roundrect id="AutoShape 3" o:spid="_x0000_s1092"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14:paraId="7D4A20CA" w14:textId="77777777" w:rsidR="00BE03DB" w:rsidRDefault="00BE03DB"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14:paraId="1FD8D195" w14:textId="77777777" w:rsidR="00BE03DB" w:rsidRDefault="00BE03DB" w:rsidP="006979A5">
                        <w:pPr>
                          <w:pStyle w:val="NormalWeb"/>
                          <w:spacing w:before="0" w:beforeAutospacing="0" w:after="183" w:afterAutospacing="0"/>
                          <w:jc w:val="center"/>
                        </w:pPr>
                      </w:p>
                    </w:txbxContent>
                  </v:textbox>
                </v:roundrect>
                <v:roundrect id="AutoShape 3" o:spid="_x0000_s1093"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14:paraId="2E1A1CD7" w14:textId="77777777" w:rsidR="00BE03DB" w:rsidRDefault="00BE03DB"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94"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14:paraId="08C678A4" w14:textId="77777777" w:rsidR="00BE03DB" w:rsidRDefault="00BE03DB" w:rsidP="006979A5">
                        <w:pPr>
                          <w:pStyle w:val="NormalWeb"/>
                          <w:spacing w:before="0" w:beforeAutospacing="0" w:after="183" w:afterAutospacing="0"/>
                          <w:jc w:val="center"/>
                        </w:pPr>
                        <w:r>
                          <w:rPr>
                            <w:rFonts w:eastAsia="Calibri"/>
                            <w:sz w:val="22"/>
                            <w:szCs w:val="22"/>
                            <w:lang w:val="id-ID"/>
                          </w:rPr>
                          <w:t>Evaluasi</w:t>
                        </w:r>
                      </w:p>
                    </w:txbxContent>
                  </v:textbox>
                </v:roundrect>
                <v:roundrect id="AutoShape 3" o:spid="_x0000_s1095"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14:paraId="72D4EAA7" w14:textId="77777777" w:rsidR="00BE03DB" w:rsidRDefault="00BE03DB" w:rsidP="006979A5">
                        <w:pPr>
                          <w:pStyle w:val="NormalWeb"/>
                          <w:spacing w:before="0" w:beforeAutospacing="0" w:after="183" w:afterAutospacing="0"/>
                          <w:jc w:val="center"/>
                        </w:pPr>
                        <w:r>
                          <w:rPr>
                            <w:rFonts w:eastAsia="Calibri"/>
                            <w:sz w:val="22"/>
                            <w:szCs w:val="22"/>
                            <w:lang w:val="id-ID"/>
                          </w:rPr>
                          <w:t>Pembuatan Model</w:t>
                        </w:r>
                      </w:p>
                    </w:txbxContent>
                  </v:textbox>
                </v:roundrect>
                <v:shape id="Straight Arrow Connector 27" o:spid="_x0000_s1096"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97"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14:paraId="096C0BD2" w14:textId="77777777" w:rsidR="00BE03DB" w:rsidRDefault="00BE03DB"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98"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99"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14:paraId="65524C7B" w14:textId="77777777" w:rsidR="00BE03DB" w:rsidRDefault="00BE03DB"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100"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101"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14:paraId="1F632948" w14:textId="77777777" w:rsidR="00BE03DB" w:rsidRDefault="00BE03DB"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102"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14:paraId="6501BCFB" w14:textId="77777777" w:rsidR="00BE03DB" w:rsidRDefault="00BE03DB"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103"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104"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105"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106"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107"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108"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14:paraId="572C6CB5" w14:textId="77777777" w:rsidR="00BE03DB" w:rsidRDefault="00BE03DB">
                        <w:r>
                          <w:t>Validasi</w:t>
                        </w:r>
                      </w:p>
                    </w:txbxContent>
                  </v:textbox>
                </v:shape>
                <v:shape id="Straight Arrow Connector 102" o:spid="_x0000_s1109"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14:paraId="0095E67E" w14:textId="77777777" w:rsidR="00444F31" w:rsidRPr="00444F31" w:rsidRDefault="00444F31" w:rsidP="006979A5">
      <w:r>
        <w:rPr>
          <w:b/>
        </w:rPr>
        <w:tab/>
      </w:r>
    </w:p>
    <w:p w14:paraId="11B8225A" w14:textId="77777777" w:rsidR="005D5ADC" w:rsidRDefault="005D5ADC" w:rsidP="005D5ADC">
      <w:pPr>
        <w:pStyle w:val="Heading2"/>
        <w:numPr>
          <w:ilvl w:val="2"/>
          <w:numId w:val="7"/>
        </w:numPr>
        <w:spacing w:line="360" w:lineRule="auto"/>
        <w:ind w:left="720"/>
        <w:rPr>
          <w:lang w:val="id-ID"/>
        </w:rPr>
      </w:pPr>
      <w:r>
        <w:rPr>
          <w:lang w:val="id-ID"/>
        </w:rPr>
        <w:t>Train Test Split</w:t>
      </w:r>
    </w:p>
    <w:p w14:paraId="600AA179" w14:textId="77777777" w:rsidR="00EF4FCD" w:rsidRPr="002305F3" w:rsidRDefault="00EF4FCD" w:rsidP="00EF4FCD">
      <w:pPr>
        <w:spacing w:line="360" w:lineRule="auto"/>
        <w:ind w:firstLine="720"/>
      </w:pPr>
      <w:r>
        <w:t xml:space="preserve">Kesalahan atau </w:t>
      </w:r>
      <w:r>
        <w:rPr>
          <w:i/>
        </w:rPr>
        <w:t xml:space="preserve">error </w:t>
      </w:r>
      <w:r>
        <w:t>sistem prediksi setelah model melakukan pembelajaran</w:t>
      </w:r>
      <w:r w:rsidR="006C3C8D">
        <w:t xml:space="preserve"> dapat diprediksi dengan</w:t>
      </w:r>
      <w:r>
        <w:t xml:space="preserve"> </w:t>
      </w:r>
      <w:r w:rsidR="006C3C8D">
        <w:t>mem</w:t>
      </w:r>
      <w:r>
        <w:t>buat sebuah acuan agar performa sistem dapat terukur.</w:t>
      </w:r>
      <w:r w:rsidR="009D4DF2">
        <w:t xml:space="preserve">  Untuk itu dataset yang ada akan dibagi menjadi dua bagian yaitu bagian </w:t>
      </w:r>
      <w:r w:rsidR="009D4DF2">
        <w:rPr>
          <w:i/>
        </w:rPr>
        <w:t xml:space="preserve">train </w:t>
      </w:r>
      <w:r w:rsidR="009D4DF2">
        <w:t xml:space="preserve">untuk melatih model dan bagian </w:t>
      </w:r>
      <w:r w:rsidR="009D4DF2">
        <w:rPr>
          <w:i/>
        </w:rPr>
        <w:t xml:space="preserve">test </w:t>
      </w:r>
      <w:r w:rsidR="009D4DF2">
        <w:t>untuk menguji model.</w:t>
      </w:r>
      <w:r w:rsidR="00877101">
        <w:t xml:space="preserve"> Data pelatihan dan pengujian akan dibagi dengan proporsi 4:1.</w:t>
      </w:r>
      <w:r w:rsidR="002305F3">
        <w:t xml:space="preserve"> Sebelum data di-</w:t>
      </w:r>
      <w:r w:rsidR="002305F3">
        <w:rPr>
          <w:i/>
        </w:rPr>
        <w:t xml:space="preserve">split </w:t>
      </w:r>
      <w:r w:rsidR="002305F3">
        <w:t>atau dipisah, data akan diacak terlebih dahulu dengan jumlah proporsi label yang sama pada setiap kategori klasifikasi.</w:t>
      </w:r>
    </w:p>
    <w:p w14:paraId="12E18EF1" w14:textId="77777777" w:rsidR="005D5ADC" w:rsidRPr="007A153C" w:rsidRDefault="00AD29CC" w:rsidP="005D5ADC">
      <w:pPr>
        <w:pStyle w:val="Heading2"/>
        <w:numPr>
          <w:ilvl w:val="2"/>
          <w:numId w:val="7"/>
        </w:numPr>
        <w:spacing w:line="360" w:lineRule="auto"/>
        <w:ind w:left="720"/>
        <w:rPr>
          <w:i/>
          <w:lang w:val="id-ID"/>
        </w:rPr>
      </w:pPr>
      <w:r w:rsidRPr="007A153C">
        <w:rPr>
          <w:i/>
          <w:lang w:val="id-ID"/>
        </w:rPr>
        <w:t xml:space="preserve">K-Fold Cross </w:t>
      </w:r>
      <w:r w:rsidR="00BA578B" w:rsidRPr="007A153C">
        <w:rPr>
          <w:i/>
          <w:lang w:val="id-ID"/>
        </w:rPr>
        <w:t>Validation</w:t>
      </w:r>
    </w:p>
    <w:p w14:paraId="7235659A" w14:textId="77777777" w:rsidR="00605BF7" w:rsidRDefault="00605BF7" w:rsidP="009C6080">
      <w:pPr>
        <w:spacing w:line="360" w:lineRule="auto"/>
        <w:ind w:firstLine="720"/>
      </w:pPr>
      <w:r>
        <w:t>Untuk memvalidasi model yang sudah di latih dengan data-data baru maka harus divalidasi dengan metode tertentu.</w:t>
      </w:r>
      <w:r w:rsidR="009C6080">
        <w:t xml:space="preserve"> Pada </w:t>
      </w:r>
      <w:r w:rsidR="009C6080" w:rsidRPr="00EA370C">
        <w:rPr>
          <w:i/>
        </w:rPr>
        <w:t xml:space="preserve">k-Fold cross validation </w:t>
      </w:r>
      <w:r w:rsidR="009C6080">
        <w:t>kita menggunakan prosedur resampling untuk mengevaluasi model dari data test</w:t>
      </w:r>
      <w:r w:rsidR="00D72782">
        <w:t xml:space="preserve">, </w:t>
      </w:r>
      <w:r w:rsidR="00D72782" w:rsidRPr="00EA370C">
        <w:rPr>
          <w:i/>
        </w:rPr>
        <w:t>k</w:t>
      </w:r>
      <w:r w:rsidR="00D72782">
        <w:t xml:space="preserve"> adalah konstanta </w:t>
      </w:r>
      <w:r w:rsidR="0008312B">
        <w:t>yang menentukan jumlah bagian data yang dibagi-bagi.</w:t>
      </w:r>
      <w:r w:rsidR="00B55962">
        <w:t xml:space="preserve"> </w:t>
      </w:r>
    </w:p>
    <w:p w14:paraId="0587ABAD" w14:textId="77777777" w:rsidR="00DA20F5" w:rsidRDefault="00DA20F5" w:rsidP="001D5C74">
      <w:pPr>
        <w:spacing w:line="360" w:lineRule="auto"/>
        <w:ind w:firstLine="720"/>
        <w:jc w:val="center"/>
      </w:pPr>
      <w:r>
        <w:rPr>
          <w:noProof/>
        </w:rPr>
        <w:lastRenderedPageBreak/>
        <w:drawing>
          <wp:inline distT="0" distB="0" distL="0" distR="0" wp14:anchorId="2EF65D65" wp14:editId="3C69B2B9">
            <wp:extent cx="2886075" cy="1957805"/>
            <wp:effectExtent l="0" t="0" r="0" b="4445"/>
            <wp:docPr id="14" name="Picture 14" descr="Hasil gambar untuk k-fold cross valid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asil gambar untuk k-fold cross validatio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09468" cy="1973674"/>
                    </a:xfrm>
                    <a:prstGeom prst="rect">
                      <a:avLst/>
                    </a:prstGeom>
                    <a:noFill/>
                    <a:ln>
                      <a:noFill/>
                    </a:ln>
                  </pic:spPr>
                </pic:pic>
              </a:graphicData>
            </a:graphic>
          </wp:inline>
        </w:drawing>
      </w:r>
    </w:p>
    <w:p w14:paraId="40D1C086" w14:textId="77777777" w:rsidR="00C40CC7" w:rsidRPr="00C40CC7" w:rsidRDefault="00C40CC7" w:rsidP="009C6080">
      <w:pPr>
        <w:spacing w:line="360" w:lineRule="auto"/>
        <w:ind w:firstLine="720"/>
      </w:pPr>
      <w:r>
        <w:t>Pembagian ini seperti ditampilkan pada gambar X maka setiap bagian data akan diberikan kesempatan digunakan untuk menjadi data pengujian</w:t>
      </w:r>
      <w:r>
        <w:rPr>
          <w:i/>
        </w:rPr>
        <w:t xml:space="preserve"> </w:t>
      </w:r>
      <w:r>
        <w:t xml:space="preserve">satu kali dan menjadi data pelatihan </w:t>
      </w:r>
      <w:r w:rsidRPr="00C40CC7">
        <w:rPr>
          <w:i/>
        </w:rPr>
        <w:t>k</w:t>
      </w:r>
      <w:r>
        <w:t>-1 kali</w:t>
      </w:r>
    </w:p>
    <w:p w14:paraId="49D3A2C1" w14:textId="77777777" w:rsidR="00420132" w:rsidRDefault="00E37665" w:rsidP="00420132">
      <w:pPr>
        <w:pStyle w:val="Heading2"/>
        <w:numPr>
          <w:ilvl w:val="2"/>
          <w:numId w:val="7"/>
        </w:numPr>
        <w:spacing w:line="360" w:lineRule="auto"/>
        <w:ind w:left="720"/>
        <w:rPr>
          <w:lang w:val="id-ID"/>
        </w:rPr>
      </w:pPr>
      <w:r>
        <w:rPr>
          <w:lang w:val="id-ID"/>
        </w:rPr>
        <w:t>Parameter Evaluasi</w:t>
      </w:r>
    </w:p>
    <w:p w14:paraId="5717AA4B" w14:textId="77777777" w:rsidR="00A0441C" w:rsidRDefault="005E74EF" w:rsidP="00F9695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14:paraId="41ECD377" w14:textId="77777777" w:rsidR="00D03C75" w:rsidRDefault="00F96954" w:rsidP="0063517F">
      <w:pPr>
        <w:jc w:val="center"/>
      </w:pPr>
      <w:r w:rsidRPr="00F96954">
        <w:rPr>
          <w:noProof/>
        </w:rPr>
        <w:drawing>
          <wp:inline distT="0" distB="0" distL="0" distR="0" wp14:anchorId="3DFA448A" wp14:editId="45243A19">
            <wp:extent cx="1666875" cy="5141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678153" cy="517639"/>
                    </a:xfrm>
                    <a:prstGeom prst="rect">
                      <a:avLst/>
                    </a:prstGeom>
                    <a:noFill/>
                    <a:ln>
                      <a:noFill/>
                    </a:ln>
                  </pic:spPr>
                </pic:pic>
              </a:graphicData>
            </a:graphic>
          </wp:inline>
        </w:drawing>
      </w:r>
    </w:p>
    <w:p w14:paraId="35795C5D" w14:textId="77777777" w:rsidR="005B123B" w:rsidRPr="00171A08" w:rsidRDefault="005B123B" w:rsidP="00171A08">
      <w:pPr>
        <w:spacing w:line="360" w:lineRule="auto"/>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pada model.</w:t>
      </w:r>
      <w:r w:rsidR="00171A08">
        <w:t xml:space="preserve"> Apabila model melakukan pengklasifikasian biner maka </w:t>
      </w:r>
      <w:r w:rsidR="00171A08">
        <w:rPr>
          <w:i/>
        </w:rPr>
        <w:t xml:space="preserve">cross-entropy loss </w:t>
      </w:r>
      <w:r w:rsidR="00171A08">
        <w:t>yang digunakan adalah:</w:t>
      </w:r>
    </w:p>
    <w:p w14:paraId="0BD9375A" w14:textId="77777777" w:rsidR="005B123B" w:rsidRDefault="00FF39A0" w:rsidP="0063517F">
      <w:pPr>
        <w:jc w:val="center"/>
      </w:pPr>
      <w:r w:rsidRPr="002B572B">
        <w:rPr>
          <w:position w:val="-28"/>
        </w:rPr>
        <w:object w:dxaOrig="4819" w:dyaOrig="680" w14:anchorId="25840CF7">
          <v:shape id="_x0000_i1079" type="#_x0000_t75" style="width:288.75pt;height:40.5pt" o:ole="">
            <v:imagedata r:id="rId38" o:title=""/>
          </v:shape>
          <o:OLEObject Type="Embed" ProgID="Equation.DSMT4" ShapeID="_x0000_i1079" DrawAspect="Content" ObjectID="_1611763570" r:id="rId39"/>
        </w:object>
      </w:r>
    </w:p>
    <w:p w14:paraId="272D29D3" w14:textId="77777777" w:rsid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14:paraId="0AAA4AFD" w14:textId="77777777" w:rsidR="003F1843" w:rsidRDefault="00FF39A0" w:rsidP="003F1843">
      <w:pPr>
        <w:spacing w:line="360" w:lineRule="auto"/>
        <w:jc w:val="center"/>
      </w:pPr>
      <w:r w:rsidRPr="002B572B">
        <w:rPr>
          <w:position w:val="-28"/>
        </w:rPr>
        <w:object w:dxaOrig="1960" w:dyaOrig="680" w14:anchorId="55F21707">
          <v:shape id="_x0000_i1080" type="#_x0000_t75" style="width:113.25pt;height:39pt" o:ole="">
            <v:imagedata r:id="rId40" o:title=""/>
          </v:shape>
          <o:OLEObject Type="Embed" ProgID="Equation.DSMT4" ShapeID="_x0000_i1080" DrawAspect="Content" ObjectID="_1611763571" r:id="rId41"/>
        </w:object>
      </w:r>
    </w:p>
    <w:p w14:paraId="420B7C64" w14:textId="77777777" w:rsidR="00C47F3D" w:rsidRDefault="00FF39A0" w:rsidP="00C47F3D">
      <w:pPr>
        <w:spacing w:line="360" w:lineRule="auto"/>
        <w:jc w:val="center"/>
      </w:pPr>
      <w:r w:rsidRPr="002B572B">
        <w:rPr>
          <w:position w:val="-28"/>
        </w:rPr>
        <w:object w:dxaOrig="2160" w:dyaOrig="680" w14:anchorId="436A4355">
          <v:shape id="_x0000_i1081" type="#_x0000_t75" style="width:122.25pt;height:38.25pt" o:ole="">
            <v:imagedata r:id="rId42" o:title=""/>
          </v:shape>
          <o:OLEObject Type="Embed" ProgID="Equation.DSMT4" ShapeID="_x0000_i1081" DrawAspect="Content" ObjectID="_1611763572" r:id="rId43"/>
        </w:object>
      </w:r>
    </w:p>
    <w:p w14:paraId="4DAFCFCF" w14:textId="77777777" w:rsidR="0037582E" w:rsidRDefault="008C465E" w:rsidP="008C465E">
      <w:pPr>
        <w:spacing w:line="360" w:lineRule="auto"/>
      </w:pPr>
      <w:r>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14:paraId="6CC41CFA" w14:textId="77777777"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81177D">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eviously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14:paraId="3A98886C" w14:textId="77777777" w:rsidR="00B149F6" w:rsidRPr="00B149F6" w:rsidRDefault="00B149F6" w:rsidP="00B149F6">
      <w:pPr>
        <w:rPr>
          <w:lang w:val="en-US"/>
        </w:rPr>
      </w:pPr>
    </w:p>
    <w:p w14:paraId="08B67CC4" w14:textId="77777777" w:rsidR="00373B04" w:rsidRPr="008375EA" w:rsidRDefault="00687063" w:rsidP="00D049F0">
      <w:pPr>
        <w:pStyle w:val="Heading2"/>
        <w:numPr>
          <w:ilvl w:val="1"/>
          <w:numId w:val="7"/>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14:paraId="5BDD2366" w14:textId="77777777"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F14122">
        <w:t>sampai dengan 1024</w:t>
      </w:r>
      <w:r w:rsidR="002F7DD3">
        <w:rPr>
          <w:lang w:val="en-US"/>
        </w:rPr>
        <w:t>×</w:t>
      </w:r>
      <w:r w:rsidR="00F14122">
        <w:t>1024</w:t>
      </w:r>
      <w:r>
        <w:t xml:space="preserve"> </w:t>
      </w:r>
      <w:proofErr w:type="spellStart"/>
      <w:r w:rsidR="00024553">
        <w:rPr>
          <w:lang w:val="en-US"/>
        </w:rPr>
        <w:t>piksel</w:t>
      </w:r>
      <w:proofErr w:type="spellEnd"/>
      <w:r w:rsidR="00024553">
        <w:rPr>
          <w:lang w:val="en-US"/>
        </w:rPr>
        <w:t xml:space="preserve"> dan</w:t>
      </w:r>
      <w:r>
        <w:t xml:space="preserve"> 224</w:t>
      </w:r>
      <w:r w:rsidR="00F14122">
        <w:t xml:space="preserve"> kanal</w:t>
      </w:r>
      <w:r w:rsidR="00827CE4">
        <w:rPr>
          <w:lang w:val="en-US"/>
        </w:rPr>
        <w:t xml:space="preserve"> </w:t>
      </w:r>
      <w:r w:rsidR="003150A0">
        <w:t>yang akan</w:t>
      </w:r>
      <w:r w:rsidR="00827CE4">
        <w:rPr>
          <w:lang w:val="en-US"/>
        </w:rPr>
        <w:t xml:space="preserve"> </w:t>
      </w:r>
      <w:r w:rsidR="003150A0">
        <w:t>meng</w:t>
      </w:r>
      <w:proofErr w:type="spellStart"/>
      <w:r w:rsidR="00827CE4">
        <w:rPr>
          <w:lang w:val="en-US"/>
        </w:rPr>
        <w:t>hasilkan</w:t>
      </w:r>
      <w:proofErr w:type="spellEnd"/>
      <w:r w:rsidR="00827CE4">
        <w:rPr>
          <w:lang w:val="en-US"/>
        </w:rPr>
        <w:t xml:space="preserve"> </w:t>
      </w:r>
      <w:r w:rsidR="00D227DA">
        <w:t>234.881.024</w:t>
      </w:r>
      <w:r w:rsidR="00E40556">
        <w:rPr>
          <w:lang w:val="en-US"/>
        </w:rPr>
        <w:t xml:space="preserve"> </w:t>
      </w:r>
      <w:proofErr w:type="spellStart"/>
      <w:r w:rsidR="00827CE4">
        <w:rPr>
          <w:lang w:val="en-US"/>
        </w:rPr>
        <w:t>elemen</w:t>
      </w:r>
      <w:proofErr w:type="spellEnd"/>
      <w:r w:rsidR="00827CE4">
        <w:rPr>
          <w:lang w:val="en-US"/>
        </w:rPr>
        <w:t xml:space="preserve"> tensor</w:t>
      </w:r>
      <w:r w:rsidR="00D02E21">
        <w:t xml:space="preserve"> untuk satu</w:t>
      </w:r>
      <w:r w:rsidR="00C766EB">
        <w:t xml:space="preserve"> buah</w:t>
      </w:r>
      <w:r w:rsidR="00D02E21">
        <w:t xml:space="preserve">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14:paraId="35875D00" w14:textId="77777777" w:rsidTr="000A5746">
        <w:trPr>
          <w:jc w:val="center"/>
        </w:trPr>
        <w:tc>
          <w:tcPr>
            <w:tcW w:w="2520" w:type="dxa"/>
            <w:vAlign w:val="center"/>
          </w:tcPr>
          <w:p w14:paraId="4DA3E2BC" w14:textId="77777777"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14:paraId="233E289B" w14:textId="77777777" w:rsidR="00D64962"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 xml:space="preserve">Google Cloud Platform </w:t>
            </w:r>
          </w:p>
          <w:p w14:paraId="22A881C6" w14:textId="77777777"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ompute Engine)</w:t>
            </w:r>
          </w:p>
        </w:tc>
      </w:tr>
      <w:tr w:rsidR="00373B04" w:rsidRPr="00BF41A0" w14:paraId="4D66F1D6" w14:textId="77777777" w:rsidTr="000A5746">
        <w:trPr>
          <w:jc w:val="center"/>
        </w:trPr>
        <w:tc>
          <w:tcPr>
            <w:tcW w:w="2520" w:type="dxa"/>
            <w:vAlign w:val="center"/>
          </w:tcPr>
          <w:p w14:paraId="25079B33" w14:textId="77777777"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14:paraId="2FD9B0F8" w14:textId="77777777"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14:paraId="2D66F198" w14:textId="77777777" w:rsidTr="000A5746">
        <w:trPr>
          <w:jc w:val="center"/>
        </w:trPr>
        <w:tc>
          <w:tcPr>
            <w:tcW w:w="2520" w:type="dxa"/>
            <w:vAlign w:val="center"/>
          </w:tcPr>
          <w:p w14:paraId="01586D1F" w14:textId="77777777"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14:paraId="385EF197" w14:textId="77777777"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14:paraId="020E4F89" w14:textId="77777777" w:rsidTr="000A5746">
        <w:trPr>
          <w:jc w:val="center"/>
        </w:trPr>
        <w:tc>
          <w:tcPr>
            <w:tcW w:w="2520" w:type="dxa"/>
            <w:vAlign w:val="center"/>
          </w:tcPr>
          <w:p w14:paraId="614F1AF3" w14:textId="77777777"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14:paraId="32C9C81A" w14:textId="77777777"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14:paraId="7A0DF62F" w14:textId="77777777" w:rsidR="006413B1" w:rsidRDefault="006413B1" w:rsidP="007B4BCC">
      <w:pPr>
        <w:spacing w:line="360" w:lineRule="auto"/>
        <w:jc w:val="left"/>
        <w:rPr>
          <w:lang w:val="en-US"/>
        </w:rPr>
      </w:pPr>
    </w:p>
    <w:p w14:paraId="04AA6ADB" w14:textId="77777777" w:rsidR="003A307F" w:rsidRPr="00011D8B" w:rsidRDefault="006413B1" w:rsidP="00757FFB">
      <w:pPr>
        <w:spacing w:line="360" w:lineRule="auto"/>
        <w:ind w:firstLine="720"/>
      </w:pPr>
      <w:r>
        <w:t>Untuk mengakselerasi perhitungan</w:t>
      </w:r>
      <w:r w:rsidR="0062344D">
        <w:t xml:space="preserve"> pada server</w:t>
      </w:r>
      <w:r>
        <w:t xml:space="preserve"> </w:t>
      </w:r>
      <w:r w:rsidR="008849F0">
        <w:t>maka</w:t>
      </w:r>
      <w:r w:rsidR="00663756">
        <w:t xml:space="preserve"> akan digunakan akselerator GPU. </w:t>
      </w:r>
      <w:r>
        <w:t>GPU</w:t>
      </w:r>
      <w:r w:rsidR="00C026B7">
        <w:t xml:space="preserve"> NVIDIA Tesla T4</w:t>
      </w:r>
      <w:r w:rsidR="008849F0">
        <w:t xml:space="preserve"> dipilih</w:t>
      </w:r>
      <w:r>
        <w:t xml:space="preserve"> karena sudah </w:t>
      </w:r>
      <w:r w:rsidR="00D8622D">
        <w:t xml:space="preserve">didukung </w:t>
      </w:r>
      <w:r>
        <w:t>perangkat lunak</w:t>
      </w:r>
      <w:r w:rsidR="0002054A">
        <w:t xml:space="preserve"> untuk algoritma </w:t>
      </w:r>
      <w:r w:rsidR="0002054A">
        <w:rPr>
          <w:i/>
        </w:rPr>
        <w:t>Deep Neural Networks</w:t>
      </w:r>
      <w:r>
        <w:t xml:space="preserve"> seperti TensorFlo</w:t>
      </w:r>
      <w:r w:rsidR="00FD3A1F">
        <w:t>w</w:t>
      </w:r>
      <w:r w:rsidR="002A7A04">
        <w:t xml:space="preserve">, memiliki </w:t>
      </w:r>
      <w:r w:rsidR="002A7A04">
        <w:rPr>
          <w:i/>
        </w:rPr>
        <w:t xml:space="preserve">tensor core </w:t>
      </w:r>
      <w:r w:rsidR="002A7A04">
        <w:t xml:space="preserve">yang dapat mengakselerasi perhitungan </w:t>
      </w:r>
      <w:r w:rsidR="005A2A03">
        <w:t>tensor</w:t>
      </w:r>
      <w:r w:rsidR="002A7A04">
        <w:t xml:space="preserve"> (</w:t>
      </w:r>
      <w:r w:rsidR="008D5551">
        <w:t xml:space="preserve">operasi </w:t>
      </w:r>
      <w:r w:rsidR="00470649">
        <w:t xml:space="preserve">khusus yaitu </w:t>
      </w:r>
      <w:r w:rsidR="002A7A04">
        <w:t xml:space="preserve">multiplikasi </w:t>
      </w:r>
      <w:r w:rsidR="00470649">
        <w:t xml:space="preserve">yang </w:t>
      </w:r>
      <w:r w:rsidR="002A7A04">
        <w:t>diikuti akumulasi)</w:t>
      </w:r>
      <w:r w:rsidR="002A7A04">
        <w:rPr>
          <w:i/>
        </w:rPr>
        <w:t xml:space="preserve"> </w:t>
      </w:r>
      <w:r w:rsidR="002A7A04">
        <w:t xml:space="preserve">dan dilengkapi dengan memori yang besar (16 </w:t>
      </w:r>
      <w:r w:rsidR="002A7A04" w:rsidRPr="0022692B">
        <w:rPr>
          <w:i/>
        </w:rPr>
        <w:t>Gigabytes</w:t>
      </w:r>
      <w:r w:rsidR="002A7A04">
        <w:t>)</w:t>
      </w:r>
      <w:r w:rsidR="00A94FB2">
        <w:t xml:space="preserve"> </w:t>
      </w:r>
      <w:r w:rsidR="00A94FB2">
        <w:fldChar w:fldCharType="begin" w:fldLock="1"/>
      </w:r>
      <w:r w:rsidR="006261C3">
        <w:instrText>ADDIN CSL_CITATION {"citationItems":[{"id":"ITEM-1","itemData":{"URL":"www.nvidia.com/T4","accessed":{"date-parts":[["2019","2","5"]]},"author":[{"dropping-particle":"","family":"NVIDIA","given":"","non-dropping-particle":"","parse-names":false,"suffix":""}],"id":"ITEM-1","issued":{"date-parts":[["2018"]]},"title":"NVIDIA T4 TENSOR CORE GPU SPECIFICATIONS GPU Architecture NVIDIA Turing NVIDIA Turing Tensor Cores 320 NVIDIA CUDA ® Cores 2,560","type":"webpage"},"uris":["http://www.mendeley.com/documents/?uuid=1f395b85-6215-3c5d-ac2e-ddcf6a7ddf11"]}],"mendeley":{"formattedCitation":"(NVIDIA 2018)","plainTextFormattedCitation":"(NVIDIA 2018)","previouslyFormattedCitation":"(NVIDIA 2018)"},"properties":{"noteIndex":0},"schema":"https://github.com/citation-style-language/schema/raw/master/csl-citation.json"}</w:instrText>
      </w:r>
      <w:r w:rsidR="00A94FB2">
        <w:fldChar w:fldCharType="separate"/>
      </w:r>
      <w:r w:rsidR="00A94FB2" w:rsidRPr="00A94FB2">
        <w:rPr>
          <w:noProof/>
        </w:rPr>
        <w:t>(NVIDIA 2018)</w:t>
      </w:r>
      <w:r w:rsidR="00A94FB2">
        <w:fldChar w:fldCharType="end"/>
      </w:r>
      <w:r w:rsidR="00330CA6">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14:paraId="1B3FBC92" w14:textId="77777777" w:rsidTr="000A5746">
        <w:trPr>
          <w:jc w:val="center"/>
        </w:trPr>
        <w:tc>
          <w:tcPr>
            <w:tcW w:w="2520" w:type="dxa"/>
            <w:vAlign w:val="center"/>
          </w:tcPr>
          <w:p w14:paraId="18D20ED4" w14:textId="77777777"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lastRenderedPageBreak/>
              <w:t>Tipe GPU</w:t>
            </w:r>
          </w:p>
        </w:tc>
        <w:tc>
          <w:tcPr>
            <w:tcW w:w="4410" w:type="dxa"/>
            <w:vAlign w:val="center"/>
          </w:tcPr>
          <w:p w14:paraId="4D8FA87E" w14:textId="77777777"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14:paraId="0FA042AF" w14:textId="77777777" w:rsidTr="000A5746">
        <w:trPr>
          <w:jc w:val="center"/>
        </w:trPr>
        <w:tc>
          <w:tcPr>
            <w:tcW w:w="2520" w:type="dxa"/>
            <w:vAlign w:val="center"/>
          </w:tcPr>
          <w:p w14:paraId="7731FBDC" w14:textId="77777777"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14:paraId="53982A6C" w14:textId="77777777"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14:paraId="323B7443" w14:textId="77777777" w:rsidTr="000A5746">
        <w:trPr>
          <w:jc w:val="center"/>
        </w:trPr>
        <w:tc>
          <w:tcPr>
            <w:tcW w:w="2520" w:type="dxa"/>
            <w:vAlign w:val="center"/>
          </w:tcPr>
          <w:p w14:paraId="122AF810" w14:textId="77777777"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14:paraId="157B320A" w14:textId="77777777"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14:paraId="3B44BBCD" w14:textId="77777777" w:rsidTr="000A5746">
        <w:trPr>
          <w:jc w:val="center"/>
        </w:trPr>
        <w:tc>
          <w:tcPr>
            <w:tcW w:w="2520" w:type="dxa"/>
            <w:vAlign w:val="center"/>
          </w:tcPr>
          <w:p w14:paraId="2DE804E2" w14:textId="77777777"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14:paraId="39102413" w14:textId="77777777"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14:paraId="0EDDCFB6" w14:textId="77777777" w:rsidTr="000A5746">
        <w:trPr>
          <w:jc w:val="center"/>
        </w:trPr>
        <w:tc>
          <w:tcPr>
            <w:tcW w:w="2520" w:type="dxa"/>
            <w:vAlign w:val="center"/>
          </w:tcPr>
          <w:p w14:paraId="56E58B93" w14:textId="77777777"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14:paraId="3F287A04" w14:textId="77777777"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14:paraId="6803921D" w14:textId="77777777" w:rsidTr="000A5746">
        <w:trPr>
          <w:jc w:val="center"/>
        </w:trPr>
        <w:tc>
          <w:tcPr>
            <w:tcW w:w="2520" w:type="dxa"/>
            <w:vAlign w:val="center"/>
          </w:tcPr>
          <w:p w14:paraId="6E762DF0" w14:textId="77777777"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14:paraId="46CD5290" w14:textId="77777777"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14:paraId="4DE53A40" w14:textId="77777777"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14:paraId="6DF87E37" w14:textId="77777777"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14:paraId="710F036E" w14:textId="77777777"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14:paraId="6C0945D0" w14:textId="77777777" w:rsidR="00A179A1" w:rsidRDefault="00A179A1" w:rsidP="000A5746"/>
    <w:p w14:paraId="3AC83041" w14:textId="77777777" w:rsidR="00942610" w:rsidRDefault="001552F5" w:rsidP="001552F5">
      <w:pPr>
        <w:spacing w:after="0"/>
        <w:jc w:val="left"/>
      </w:pPr>
      <w:r>
        <w:br w:type="page"/>
      </w:r>
    </w:p>
    <w:p w14:paraId="2CEFF279" w14:textId="77777777"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14:paraId="0C35E307" w14:textId="77777777"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14:paraId="0A533992" w14:textId="77777777"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14:paraId="120ADD98" w14:textId="77777777" w:rsidTr="00D55406">
        <w:tc>
          <w:tcPr>
            <w:tcW w:w="2677" w:type="dxa"/>
            <w:vAlign w:val="center"/>
          </w:tcPr>
          <w:p w14:paraId="35D44818" w14:textId="77777777"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14:paraId="2BDE8115" w14:textId="77777777"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14:paraId="3501FCFD" w14:textId="77777777" w:rsidTr="00D55406">
        <w:tc>
          <w:tcPr>
            <w:tcW w:w="2677" w:type="dxa"/>
            <w:vAlign w:val="center"/>
          </w:tcPr>
          <w:p w14:paraId="45E3D753" w14:textId="77777777"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14:paraId="50C87374" w14:textId="77777777"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14:paraId="22935249" w14:textId="77777777" w:rsidTr="00D55406">
        <w:tc>
          <w:tcPr>
            <w:tcW w:w="2677" w:type="dxa"/>
            <w:vAlign w:val="center"/>
          </w:tcPr>
          <w:p w14:paraId="28533334" w14:textId="77777777" w:rsidR="00D55406" w:rsidRPr="00B0430D" w:rsidRDefault="00255440" w:rsidP="009B3A2A">
            <w:pPr>
              <w:pStyle w:val="Style7"/>
              <w:adjustRightInd w:val="0"/>
              <w:spacing w:line="360" w:lineRule="auto"/>
              <w:jc w:val="left"/>
              <w:rPr>
                <w:sz w:val="24"/>
                <w:szCs w:val="24"/>
                <w:lang w:val="id-ID" w:eastAsia="id-ID"/>
              </w:rPr>
            </w:pPr>
            <w:r>
              <w:rPr>
                <w:sz w:val="24"/>
                <w:szCs w:val="24"/>
                <w:lang w:val="id-ID" w:eastAsia="id-ID"/>
              </w:rPr>
              <w:t>Uji Laboratorium (Ekstraksi dan p</w:t>
            </w:r>
            <w:r w:rsidR="000454FD">
              <w:rPr>
                <w:sz w:val="24"/>
                <w:szCs w:val="24"/>
                <w:lang w:val="id-ID" w:eastAsia="id-ID"/>
              </w:rPr>
              <w:t>engambilan karakteristik UV-Vis Spektrofotometer</w:t>
            </w:r>
            <w:r>
              <w:rPr>
                <w:sz w:val="24"/>
                <w:szCs w:val="24"/>
                <w:lang w:val="id-ID" w:eastAsia="id-ID"/>
              </w:rPr>
              <w:t>)</w:t>
            </w:r>
          </w:p>
        </w:tc>
        <w:tc>
          <w:tcPr>
            <w:tcW w:w="6570" w:type="dxa"/>
            <w:vAlign w:val="center"/>
          </w:tcPr>
          <w:p w14:paraId="1AE01BB3" w14:textId="77777777" w:rsidR="00D55406" w:rsidRPr="00F60AD4" w:rsidRDefault="00B0481F" w:rsidP="00F60AD4">
            <w:pPr>
              <w:ind w:firstLine="360"/>
            </w:pPr>
            <w:r w:rsidRPr="00BF41A0">
              <w:rPr>
                <w:szCs w:val="24"/>
                <w:lang w:eastAsia="id-ID"/>
              </w:rPr>
              <w:t xml:space="preserve">Laboratorium </w:t>
            </w:r>
            <w:r w:rsidR="00C70B22">
              <w:rPr>
                <w:szCs w:val="24"/>
                <w:lang w:eastAsia="id-ID"/>
              </w:rPr>
              <w:t>Fisiologi Tumbuhan</w:t>
            </w:r>
            <w:r>
              <w:rPr>
                <w:szCs w:val="24"/>
                <w:lang w:eastAsia="id-ID"/>
              </w:rPr>
              <w:t>,</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p>
        </w:tc>
      </w:tr>
    </w:tbl>
    <w:p w14:paraId="08C86D1A" w14:textId="77777777" w:rsidR="00D55406" w:rsidRPr="00BF41A0" w:rsidRDefault="00D55406" w:rsidP="00D55406">
      <w:pPr>
        <w:spacing w:after="0" w:line="360" w:lineRule="auto"/>
        <w:ind w:left="720" w:firstLine="720"/>
        <w:jc w:val="left"/>
        <w:rPr>
          <w:szCs w:val="24"/>
          <w:lang w:val="en-US"/>
        </w:rPr>
      </w:pPr>
    </w:p>
    <w:p w14:paraId="0C0E22DD" w14:textId="77777777"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14:paraId="155C3667" w14:textId="77777777"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p>
    <w:p w14:paraId="0D9FD727" w14:textId="77777777" w:rsidR="00D55406" w:rsidRPr="00BF41A0" w:rsidRDefault="00D55406" w:rsidP="00D55406">
      <w:pPr>
        <w:spacing w:after="0" w:line="360" w:lineRule="auto"/>
        <w:jc w:val="left"/>
        <w:rPr>
          <w:szCs w:val="24"/>
          <w:lang w:val="en-US"/>
        </w:rPr>
      </w:pPr>
    </w:p>
    <w:p w14:paraId="480D9C74" w14:textId="77777777"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14:paraId="4CCD0A96" w14:textId="77777777"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14:paraId="4D37EB33"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14:paraId="7546F44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14:paraId="3E16C93F"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14:paraId="0B33543A"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14:paraId="4B32DC7B"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14:paraId="7941495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14:paraId="58A7E66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14:paraId="3C3EB5B1" w14:textId="77777777"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14:paraId="55BCF1F5" w14:textId="77777777"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14:paraId="711BFAAD" w14:textId="77777777"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14:paraId="596CA50C" w14:textId="77777777"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14:paraId="3804B445"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14:paraId="27849F0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14:paraId="25D5687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14:paraId="0716964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14:paraId="088FAF82"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14:paraId="0B4CCAEC"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14:paraId="1C117828"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14:paraId="653B67C0"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33082D0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14:paraId="5BB5590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14:paraId="57259E23"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14:paraId="593085D2"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358AB2B7"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24F6DFC3"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14:paraId="2DF3080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14:paraId="5F885D6B"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0D74C065"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53059318"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14:paraId="17E8E699"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14:paraId="5CE33E1E"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14:paraId="14D2EA21"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14:paraId="7A6CB6AC"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14:paraId="37A8D7A6"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14:paraId="6365DC2F" w14:textId="77777777"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14:paraId="1EA4CF4C" w14:textId="77777777"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14:paraId="4C9B19A6"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14:paraId="7533C061"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14:paraId="5D68499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14:paraId="04DC058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14:paraId="07CD574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14:paraId="6B98FD1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14:paraId="6732B9E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14:paraId="20124B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14:paraId="78F8873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14:paraId="7169007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443657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14:paraId="0899564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14:paraId="7D8FFB3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14:paraId="17A679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898A65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433151C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14:paraId="561B561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1C3D5C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00EC159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C044E6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14:paraId="4C402FB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557264C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2090169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52BF1D22"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08CD746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CF6443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079143B4" w14:textId="77777777" w:rsidTr="005F05C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14:paraId="33B1691B"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14:paraId="381A0A20" w14:textId="77777777" w:rsidR="00D55406" w:rsidRPr="00571407"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r w:rsidR="0080663D">
              <w:rPr>
                <w:rFonts w:eastAsia="Times New Roman"/>
                <w:color w:val="000000"/>
                <w:sz w:val="18"/>
                <w:szCs w:val="18"/>
                <w:lang w:eastAsia="id-ID"/>
              </w:rPr>
              <w:t xml:space="preserve">instrumen </w:t>
            </w:r>
            <w:r w:rsidR="006724DE">
              <w:rPr>
                <w:rFonts w:eastAsia="Times New Roman"/>
                <w:color w:val="000000"/>
                <w:sz w:val="18"/>
                <w:szCs w:val="18"/>
                <w:lang w:eastAsia="id-ID"/>
              </w:rPr>
              <w:t>kamera dan spektrofoto</w:t>
            </w:r>
            <w:r w:rsidR="0080663D">
              <w:rPr>
                <w:rFonts w:eastAsia="Times New Roman"/>
                <w:color w:val="000000"/>
                <w:sz w:val="18"/>
                <w:szCs w:val="18"/>
                <w:lang w:eastAsia="id-ID"/>
              </w:rPr>
              <w:t>meter</w:t>
            </w:r>
          </w:p>
        </w:tc>
        <w:tc>
          <w:tcPr>
            <w:tcW w:w="236" w:type="dxa"/>
            <w:tcBorders>
              <w:top w:val="nil"/>
              <w:left w:val="nil"/>
              <w:bottom w:val="single" w:sz="8" w:space="0" w:color="000000"/>
              <w:right w:val="single" w:sz="8" w:space="0" w:color="000000"/>
            </w:tcBorders>
            <w:shd w:val="clear" w:color="auto" w:fill="00B050"/>
            <w:hideMark/>
          </w:tcPr>
          <w:p w14:paraId="5A0334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14:paraId="481091F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14:paraId="3EBCEF6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7139E6A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14:paraId="5551E45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14:paraId="41B1B173"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70" w:type="dxa"/>
            <w:tcBorders>
              <w:top w:val="nil"/>
              <w:left w:val="nil"/>
              <w:bottom w:val="single" w:sz="8" w:space="0" w:color="000000"/>
              <w:right w:val="single" w:sz="8" w:space="0" w:color="000000"/>
            </w:tcBorders>
            <w:shd w:val="clear" w:color="000000" w:fill="FFFFFF"/>
            <w:hideMark/>
          </w:tcPr>
          <w:p w14:paraId="58F16C6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14:paraId="40D9A82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7913D09A"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14:paraId="0836A34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14:paraId="3321991B"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61" w:type="dxa"/>
            <w:tcBorders>
              <w:top w:val="nil"/>
              <w:left w:val="nil"/>
              <w:bottom w:val="single" w:sz="8" w:space="0" w:color="000000"/>
              <w:right w:val="single" w:sz="8" w:space="0" w:color="000000"/>
            </w:tcBorders>
            <w:shd w:val="clear" w:color="auto" w:fill="FFFFFF" w:themeFill="background1"/>
            <w:hideMark/>
          </w:tcPr>
          <w:p w14:paraId="2AFB65E5"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0980C7C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2C7DD37F"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gridSpan w:val="2"/>
            <w:tcBorders>
              <w:top w:val="nil"/>
              <w:left w:val="nil"/>
              <w:bottom w:val="single" w:sz="8" w:space="0" w:color="000000"/>
              <w:right w:val="single" w:sz="8" w:space="0" w:color="000000"/>
            </w:tcBorders>
            <w:shd w:val="clear" w:color="auto" w:fill="FFFFFF" w:themeFill="background1"/>
            <w:hideMark/>
          </w:tcPr>
          <w:p w14:paraId="722788AC"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71B33102"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026C03C1"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14:paraId="04D8B77E"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8" w:type="dxa"/>
            <w:tcBorders>
              <w:top w:val="nil"/>
              <w:left w:val="nil"/>
              <w:bottom w:val="single" w:sz="8" w:space="0" w:color="000000"/>
              <w:right w:val="single" w:sz="8" w:space="0" w:color="000000"/>
            </w:tcBorders>
            <w:shd w:val="clear" w:color="auto" w:fill="FFFFFF" w:themeFill="background1"/>
            <w:hideMark/>
          </w:tcPr>
          <w:p w14:paraId="09040EFB" w14:textId="77777777"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7BBF721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7A89A34B"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0D4A689D"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7A9C05F4"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E9D675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15CDBA13" w14:textId="77777777" w:rsidTr="000F7682">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14:paraId="6ADF097C" w14:textId="77777777"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14:paraId="097BC3A0" w14:textId="77777777" w:rsidR="00D55406" w:rsidRPr="00BF41A0" w:rsidRDefault="00FC5151"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engambilan Citra Hiperspektral</w:t>
            </w:r>
            <w:r w:rsidR="00D55406"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auto"/>
            <w:hideMark/>
          </w:tcPr>
          <w:p w14:paraId="6C0C820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36E61E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351A4B8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4CCF7BB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4EC9EB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14:paraId="336AECC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FFFFFF" w:themeFill="background1"/>
            <w:hideMark/>
          </w:tcPr>
          <w:p w14:paraId="2809960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14:paraId="12CD9CA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14:paraId="74FF942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14:paraId="0BE35BB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14:paraId="2C4209C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14:paraId="7C7E7E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BD4227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43B29E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5CC2D09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8C8221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70D1B1C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79D70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2DDF0BC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60D32E8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20ACC018"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1E52246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504B221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6D66A4D0"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277F811D" w14:textId="77777777" w:rsidTr="000F7682">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14:paraId="10681DC8" w14:textId="77777777"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14:paraId="054B41F3" w14:textId="77777777" w:rsidR="00D55406" w:rsidRPr="00626E5E"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Uji Laboratorium</w:t>
            </w:r>
          </w:p>
        </w:tc>
        <w:tc>
          <w:tcPr>
            <w:tcW w:w="236" w:type="dxa"/>
            <w:tcBorders>
              <w:top w:val="nil"/>
              <w:left w:val="nil"/>
              <w:bottom w:val="single" w:sz="8" w:space="0" w:color="000000"/>
              <w:right w:val="single" w:sz="8" w:space="0" w:color="000000"/>
            </w:tcBorders>
            <w:shd w:val="clear" w:color="auto" w:fill="auto"/>
            <w:hideMark/>
          </w:tcPr>
          <w:p w14:paraId="332DB4E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7B8219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492767F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07CB39A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1A6EAE5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14:paraId="23239C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14:paraId="2845D94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14:paraId="1AAC359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B914E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14:paraId="707C8FF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14:paraId="75ACA57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14:paraId="7B53B34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5123C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7B94E7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5B03B4F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8427F7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6A20A4E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01627C3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3A435AF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5047BA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5809CD5A"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14:paraId="0B17DB4D"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14:paraId="2D44D824"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14:paraId="4524954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124915AB" w14:textId="77777777" w:rsidTr="000A64E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14:paraId="6188F17A" w14:textId="77777777"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14:paraId="5DA4BB25" w14:textId="77777777" w:rsidR="00D55406" w:rsidRPr="00195426"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reparasi perangkat keras pemroses citra</w:t>
            </w:r>
          </w:p>
        </w:tc>
        <w:tc>
          <w:tcPr>
            <w:tcW w:w="236" w:type="dxa"/>
            <w:tcBorders>
              <w:top w:val="nil"/>
              <w:left w:val="nil"/>
              <w:bottom w:val="single" w:sz="8" w:space="0" w:color="000000"/>
              <w:right w:val="single" w:sz="8" w:space="0" w:color="000000"/>
            </w:tcBorders>
            <w:shd w:val="clear" w:color="auto" w:fill="00B050"/>
            <w:hideMark/>
          </w:tcPr>
          <w:p w14:paraId="13AC74E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14:paraId="5A0C879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00B050"/>
            <w:hideMark/>
          </w:tcPr>
          <w:p w14:paraId="2DB9CFD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14:paraId="4C67693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00B050"/>
            <w:hideMark/>
          </w:tcPr>
          <w:p w14:paraId="363C0AF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14:paraId="387E8BF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auto"/>
            <w:hideMark/>
          </w:tcPr>
          <w:p w14:paraId="69CC467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auto"/>
            <w:hideMark/>
          </w:tcPr>
          <w:p w14:paraId="5CB824D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F6AFFC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auto"/>
            <w:hideMark/>
          </w:tcPr>
          <w:p w14:paraId="66E2AEA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14:paraId="2152720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14:paraId="72EDC6C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26EF44F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4348F3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14:paraId="2F671DA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21E86B8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6C70E85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28D249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14:paraId="3BC1CBD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14B5AAC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1866876A"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3065BA89"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49B1E91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49490B73"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43F2C0E0" w14:textId="77777777" w:rsidTr="000F7682">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14:paraId="18D10143" w14:textId="77777777"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14:paraId="252A2D66"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14:paraId="5E1C758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04D57CDC"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0D23BBF9"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2EEEEDD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1F27154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14:paraId="39689CF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14:paraId="7D5A64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14:paraId="0FCD97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D429AB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14:paraId="5F35C6F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14:paraId="2D1E5722"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14:paraId="00017AB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53CC626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62E86A5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00B050"/>
            <w:hideMark/>
          </w:tcPr>
          <w:p w14:paraId="0944F157"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34EB46A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14:paraId="41019F40"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14:paraId="7647316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00B050"/>
            <w:hideMark/>
          </w:tcPr>
          <w:p w14:paraId="243EACA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13738A0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5282B07E"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7AB9A0F8"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3E614A12"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356377AC"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14:paraId="02D72E40" w14:textId="77777777"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14:paraId="52DE1E7A" w14:textId="77777777"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14:paraId="2E4404A4" w14:textId="77777777"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14:paraId="0272C4A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14:paraId="07EEC935"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14:paraId="6EA9B2D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14:paraId="7F4003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14:paraId="55DF72B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14:paraId="7840D82E"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14:paraId="6AB246A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14:paraId="544D953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3F6328D1"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14:paraId="5A21A3BB"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14:paraId="5793138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14:paraId="4061E12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0607D30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7537E4BF"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14:paraId="7C4F637A"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0CA83556"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2C12DB04"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6A68F9D3"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14:paraId="5844F788"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14:paraId="68D8FB1D" w14:textId="77777777"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14:paraId="67267826"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14:paraId="49DC4A3B"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14:paraId="2318A003"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14:paraId="02BF601F" w14:textId="77777777"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14:paraId="14160E71" w14:textId="77777777" w:rsidR="00D55406" w:rsidRDefault="00D55406" w:rsidP="00D55406"/>
    <w:p w14:paraId="2D34D093" w14:textId="77777777" w:rsidR="006A216F" w:rsidRPr="00E90202" w:rsidRDefault="008E50BA" w:rsidP="00E90202">
      <w:pPr>
        <w:spacing w:after="0"/>
        <w:jc w:val="left"/>
        <w:rPr>
          <w:color w:val="FF0000"/>
        </w:rPr>
      </w:pPr>
      <w:r>
        <w:rPr>
          <w:color w:val="FF0000"/>
        </w:rPr>
        <w:br w:type="page"/>
      </w:r>
    </w:p>
    <w:p w14:paraId="5E326D36" w14:textId="77777777" w:rsidR="00E272F5" w:rsidRPr="00942610" w:rsidRDefault="00942610" w:rsidP="00942610">
      <w:pPr>
        <w:spacing w:line="360" w:lineRule="auto"/>
        <w:rPr>
          <w:b/>
          <w:lang w:val="en-US"/>
        </w:rPr>
      </w:pPr>
      <w:r w:rsidRPr="00E272F5">
        <w:rPr>
          <w:b/>
          <w:lang w:val="en-US"/>
        </w:rPr>
        <w:lastRenderedPageBreak/>
        <w:t>REFERENSI</w:t>
      </w:r>
    </w:p>
    <w:p w14:paraId="4F94A821" w14:textId="77777777" w:rsidR="00EA176A" w:rsidRPr="00EA176A" w:rsidRDefault="00942610" w:rsidP="00EA176A">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EA176A" w:rsidRPr="00EA176A">
        <w:rPr>
          <w:noProof/>
          <w:szCs w:val="24"/>
        </w:rPr>
        <w:t xml:space="preserve">Camps-Valls, G., and L. Bruzzone. 2005. “Kernel-Based Methods for Hyperspectral Image Classification.” </w:t>
      </w:r>
      <w:r w:rsidR="00EA176A" w:rsidRPr="00EA176A">
        <w:rPr>
          <w:i/>
          <w:iCs/>
          <w:noProof/>
          <w:szCs w:val="24"/>
        </w:rPr>
        <w:t>IEEE Transactions on Geoscience and Remote Sensing</w:t>
      </w:r>
      <w:r w:rsidR="00EA176A" w:rsidRPr="00EA176A">
        <w:rPr>
          <w:noProof/>
          <w:szCs w:val="24"/>
        </w:rPr>
        <w:t xml:space="preserve"> 43(6): 1351–62. http://ieeexplore.ieee.org/document/1433032/ (February 10, 2019).</w:t>
      </w:r>
    </w:p>
    <w:p w14:paraId="1502C8F7"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Chandra Das, Sreedam et al. 2010. 6 Research Journal of Agriculture and Biological Sciences </w:t>
      </w:r>
      <w:r w:rsidRPr="00EA176A">
        <w:rPr>
          <w:i/>
          <w:iCs/>
          <w:noProof/>
          <w:szCs w:val="24"/>
        </w:rPr>
        <w:t>In Vitro Antioxidant Activity of Different Parts of the Plant Diospyros Discolor</w:t>
      </w:r>
      <w:r w:rsidRPr="00EA176A">
        <w:rPr>
          <w:noProof/>
          <w:szCs w:val="24"/>
        </w:rPr>
        <w:t>. http://www.aensiweb.net/AENSIWEB/rjabs/rjabs/2010/472-475.pdf (February 10, 2019).</w:t>
      </w:r>
    </w:p>
    <w:p w14:paraId="26E47071"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Chen, Yushi et al. 2014. “Deep Learning-Based Classification of Hyperspectral Data.” </w:t>
      </w:r>
      <w:r w:rsidRPr="00EA176A">
        <w:rPr>
          <w:i/>
          <w:iCs/>
          <w:noProof/>
          <w:szCs w:val="24"/>
        </w:rPr>
        <w:t>IEEE Journal of Selected Topics in Applied Earth Observations and Remote Sensing</w:t>
      </w:r>
      <w:r w:rsidRPr="00EA176A">
        <w:rPr>
          <w:noProof/>
          <w:szCs w:val="24"/>
        </w:rPr>
        <w:t xml:space="preserve"> 7(6): 2094–2107. http://ieeexplore.ieee.org/document/6844831/ (February 7, 2019).</w:t>
      </w:r>
    </w:p>
    <w:p w14:paraId="24BA682F"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Crawley, Kevin. 2019. “Getting Started With Observability Lab: Opentracing, Prometheus, and Jaeger.” https://www.usenix.org/conference/srecon19americas/presentation/crawley (February 11, 2019).</w:t>
      </w:r>
    </w:p>
    <w:p w14:paraId="1E3B9158"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Heleno, Sandrina A et al. 2015. “Bioactivity of Phenolic Acids: Metabolites versus Parent Compounds: A Review.” </w:t>
      </w:r>
      <w:r w:rsidRPr="00EA176A">
        <w:rPr>
          <w:i/>
          <w:iCs/>
          <w:noProof/>
          <w:szCs w:val="24"/>
        </w:rPr>
        <w:t>FOOD CHEMISTRY</w:t>
      </w:r>
      <w:r w:rsidRPr="00EA176A">
        <w:rPr>
          <w:noProof/>
          <w:szCs w:val="24"/>
        </w:rPr>
        <w:t xml:space="preserve"> 173: 501–13. http://dx.doi.org/10.1016/j.foodchem.2014.10.057 (February 14, 2019).</w:t>
      </w:r>
    </w:p>
    <w:p w14:paraId="6E438E45"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Islam Howl, Md. Sariful et al. 2012. “Antioxidant and Antidiarrhoeal Potentiality of Diospyros Blancoi.” </w:t>
      </w:r>
      <w:r w:rsidRPr="00EA176A">
        <w:rPr>
          <w:i/>
          <w:iCs/>
          <w:noProof/>
          <w:szCs w:val="24"/>
        </w:rPr>
        <w:t>International Journal of Pharmacology</w:t>
      </w:r>
      <w:r w:rsidRPr="00EA176A">
        <w:rPr>
          <w:noProof/>
          <w:szCs w:val="24"/>
        </w:rPr>
        <w:t xml:space="preserve"> 8(5): 403–9. http://www.scialert.net/abstract/?doi=ijp.2012.403.409 (February 10, 2019).</w:t>
      </w:r>
    </w:p>
    <w:p w14:paraId="30B5DAD6"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EA176A">
        <w:rPr>
          <w:i/>
          <w:iCs/>
          <w:noProof/>
          <w:szCs w:val="24"/>
        </w:rPr>
        <w:t>Journal of Pharmacy Research</w:t>
      </w:r>
      <w:r w:rsidRPr="00EA176A">
        <w:rPr>
          <w:noProof/>
          <w:szCs w:val="24"/>
        </w:rPr>
        <w:t xml:space="preserve"> 5(6): 3050–52. www.jpronline.info (February 10, 2019).</w:t>
      </w:r>
    </w:p>
    <w:p w14:paraId="4B9921A1"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Kaur, Dilpreet, and Yadwinder Kaur. 2014. 3 International Journal of Computer </w:t>
      </w:r>
      <w:r w:rsidRPr="00EA176A">
        <w:rPr>
          <w:noProof/>
          <w:szCs w:val="24"/>
        </w:rPr>
        <w:lastRenderedPageBreak/>
        <w:t xml:space="preserve">Science and Mobile Computing </w:t>
      </w:r>
      <w:r w:rsidRPr="00EA176A">
        <w:rPr>
          <w:i/>
          <w:iCs/>
          <w:noProof/>
          <w:szCs w:val="24"/>
        </w:rPr>
        <w:t>International Journal of Computer Science and Mobile Computing Various Image Segmentation Techniques: A Review</w:t>
      </w:r>
      <w:r w:rsidRPr="00EA176A">
        <w:rPr>
          <w:noProof/>
          <w:szCs w:val="24"/>
        </w:rPr>
        <w:t>. www.ijcsmc.com (February 7, 2019).</w:t>
      </w:r>
    </w:p>
    <w:p w14:paraId="4CABE7D1"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Krizhevsky, Alex, Ilya Sutskever, and Geoffrey E. Hinton. 2012. “ImageNet Classification with Deep Convolutional Neural Networks.” : 1097–1105. http://papers.nips.cc/paper/4824-imagenet-classification-with-deep-convolutional-neural-networks (February 10, 2019).</w:t>
      </w:r>
    </w:p>
    <w:p w14:paraId="79E91DF4"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LeCun, Yann, Yoshua Bengio, and Geoffrey Hinton. 2015. “Deep Learning.” </w:t>
      </w:r>
      <w:r w:rsidRPr="00EA176A">
        <w:rPr>
          <w:i/>
          <w:iCs/>
          <w:noProof/>
          <w:szCs w:val="24"/>
        </w:rPr>
        <w:t>Nature</w:t>
      </w:r>
      <w:r w:rsidRPr="00EA176A">
        <w:rPr>
          <w:noProof/>
          <w:szCs w:val="24"/>
        </w:rPr>
        <w:t xml:space="preserve"> 521(7553): 436–44. http://www.nature.com/articles/nature14539 (February 7, 2019).</w:t>
      </w:r>
    </w:p>
    <w:p w14:paraId="7F2F2275"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Manach, Claudine et al. 2004. “Polyphenols: Food Sources and Bioavailability.” </w:t>
      </w:r>
      <w:r w:rsidRPr="00EA176A">
        <w:rPr>
          <w:i/>
          <w:iCs/>
          <w:noProof/>
          <w:szCs w:val="24"/>
        </w:rPr>
        <w:t>The American Journal of Clinical Nutrition</w:t>
      </w:r>
      <w:r w:rsidRPr="00EA176A">
        <w:rPr>
          <w:noProof/>
          <w:szCs w:val="24"/>
        </w:rPr>
        <w:t xml:space="preserve"> 79(5): 727–47. https://academic.oup.com/ajcn/article/79/5/727/4690182 (February 5, 2019).</w:t>
      </w:r>
    </w:p>
    <w:p w14:paraId="4E49D66B"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NVIDIA. 2018. “NVIDIA T4 TENSOR CORE GPU SPECIFICATIONS GPU Architecture NVIDIA Turing NVIDIA Turing Tensor Cores 320 NVIDIA CUDA ® Cores 2,560.” www.nvidia.com/T4 (February 5, 2019).</w:t>
      </w:r>
    </w:p>
    <w:p w14:paraId="01B3A0B7"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Oh, Kyoung-Su, and Keechul Jung. 2004. “Rapid and Brief Communication GPU Implementation of Neural Networks.” </w:t>
      </w:r>
      <w:r w:rsidRPr="00EA176A">
        <w:rPr>
          <w:i/>
          <w:iCs/>
          <w:noProof/>
          <w:szCs w:val="24"/>
        </w:rPr>
        <w:t>Pattern Recognition</w:t>
      </w:r>
      <w:r w:rsidRPr="00EA176A">
        <w:rPr>
          <w:noProof/>
          <w:szCs w:val="24"/>
        </w:rPr>
        <w:t xml:space="preserve"> 37: 1311–14. www.elsevier.com/locate/patcog (February 14, 2019).</w:t>
      </w:r>
    </w:p>
    <w:p w14:paraId="632937CA"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Van Den Oord, Aäron et al. </w:t>
      </w:r>
      <w:r w:rsidRPr="00EA176A">
        <w:rPr>
          <w:i/>
          <w:iCs/>
          <w:noProof/>
          <w:szCs w:val="24"/>
        </w:rPr>
        <w:t>WAVENET: A GENERATIVE MODEL FOR RAW AUDIO</w:t>
      </w:r>
      <w:r w:rsidRPr="00EA176A">
        <w:rPr>
          <w:noProof/>
          <w:szCs w:val="24"/>
        </w:rPr>
        <w:t>. https://regmedia.co.uk/2016/09/09/wavenet.pdf (February 10, 2019).</w:t>
      </w:r>
    </w:p>
    <w:p w14:paraId="3F4E19C6"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Philips. 2019. </w:t>
      </w:r>
      <w:r w:rsidRPr="00EA176A">
        <w:rPr>
          <w:i/>
          <w:iCs/>
          <w:noProof/>
          <w:szCs w:val="24"/>
        </w:rPr>
        <w:t>Halolite QVF135 HAL-TDS500W 220V-50Hz Product Data General Information</w:t>
      </w:r>
      <w:r w:rsidRPr="00EA176A">
        <w:rPr>
          <w:noProof/>
          <w:szCs w:val="24"/>
        </w:rPr>
        <w:t>. www.lighting.philips.com (February 15, 2019).</w:t>
      </w:r>
    </w:p>
    <w:p w14:paraId="323FA629"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calbert, Augustin et al. 2005. “Dietary Polyphenols and the Prevention of Diseases.” </w:t>
      </w:r>
      <w:r w:rsidRPr="00EA176A">
        <w:rPr>
          <w:i/>
          <w:iCs/>
          <w:noProof/>
          <w:szCs w:val="24"/>
        </w:rPr>
        <w:t>Critical Reviews in Food Science and Nutrition</w:t>
      </w:r>
      <w:r w:rsidRPr="00EA176A">
        <w:rPr>
          <w:noProof/>
          <w:szCs w:val="24"/>
        </w:rPr>
        <w:t xml:space="preserve"> 45(4): 287–306. http://www.tandfonline.com/doi/abs/10.1080/1040869059096 (February 5, 2019).</w:t>
      </w:r>
    </w:p>
    <w:p w14:paraId="4ED63595"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everyn, Aliaksei, and Alessandro Moschitti. 2015. “Learning to Rank Short Text </w:t>
      </w:r>
      <w:r w:rsidRPr="00EA176A">
        <w:rPr>
          <w:noProof/>
          <w:szCs w:val="24"/>
        </w:rPr>
        <w:lastRenderedPageBreak/>
        <w:t xml:space="preserve">Pairs with Convolutional Deep Neural Networks.” In </w:t>
      </w:r>
      <w:r w:rsidRPr="00EA176A">
        <w:rPr>
          <w:i/>
          <w:iCs/>
          <w:noProof/>
          <w:szCs w:val="24"/>
        </w:rPr>
        <w:t>Proceedings of the 38th International ACM SIGIR Conference on Research and Development in Information Retrieval - SIGIR ’15</w:t>
      </w:r>
      <w:r w:rsidRPr="00EA176A">
        <w:rPr>
          <w:noProof/>
          <w:szCs w:val="24"/>
        </w:rPr>
        <w:t>, New York, New York, USA: ACM Press, 373–82. http://dl.acm.org/citation.cfm?doid=2766462.2767738 (February 10, 2019).</w:t>
      </w:r>
    </w:p>
    <w:p w14:paraId="0AD261EF"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SPECIM. </w:t>
      </w:r>
      <w:r w:rsidRPr="00EA176A">
        <w:rPr>
          <w:i/>
          <w:iCs/>
          <w:noProof/>
          <w:szCs w:val="24"/>
        </w:rPr>
        <w:t>SPECIM FX10 SMALL, FAST &amp;amp; AFFORDABLE HYPERSPECTRAL CAMERA SPECIFICALLY DESIGNED FOR INDUSTRIAL MACHINE VISION</w:t>
      </w:r>
      <w:r w:rsidRPr="00EA176A">
        <w:rPr>
          <w:noProof/>
          <w:szCs w:val="24"/>
        </w:rPr>
        <w:t>. http://www.specim.fi/downloads/Specim-FX10-datasheet-06-Web.pdf (February 14, 2019).</w:t>
      </w:r>
    </w:p>
    <w:p w14:paraId="4403C845" w14:textId="77777777" w:rsidR="00EA176A" w:rsidRPr="00EA176A" w:rsidRDefault="00EA176A" w:rsidP="00EA176A">
      <w:pPr>
        <w:widowControl w:val="0"/>
        <w:autoSpaceDE w:val="0"/>
        <w:autoSpaceDN w:val="0"/>
        <w:adjustRightInd w:val="0"/>
        <w:spacing w:after="180" w:line="360" w:lineRule="auto"/>
        <w:ind w:left="480" w:hanging="480"/>
        <w:rPr>
          <w:noProof/>
          <w:szCs w:val="24"/>
        </w:rPr>
      </w:pPr>
      <w:r w:rsidRPr="00EA176A">
        <w:rPr>
          <w:noProof/>
          <w:szCs w:val="24"/>
        </w:rPr>
        <w:t xml:space="preserve">Yang, Xiaofei et al. 2018. “Hyperspectral Image Classification With Deep Learning Models.” </w:t>
      </w:r>
      <w:r w:rsidRPr="00EA176A">
        <w:rPr>
          <w:i/>
          <w:iCs/>
          <w:noProof/>
          <w:szCs w:val="24"/>
        </w:rPr>
        <w:t>IEEE Transactions on Geoscience and Remote Sensing</w:t>
      </w:r>
      <w:r w:rsidRPr="00EA176A">
        <w:rPr>
          <w:noProof/>
          <w:szCs w:val="24"/>
        </w:rPr>
        <w:t xml:space="preserve"> 56(9): 5408–23. https://ieeexplore.ieee.org/document/8340197/ (February 10, 2019).</w:t>
      </w:r>
    </w:p>
    <w:p w14:paraId="6026CC9E" w14:textId="77777777" w:rsidR="00EA176A" w:rsidRPr="00EA176A" w:rsidRDefault="00EA176A" w:rsidP="00EA176A">
      <w:pPr>
        <w:widowControl w:val="0"/>
        <w:autoSpaceDE w:val="0"/>
        <w:autoSpaceDN w:val="0"/>
        <w:adjustRightInd w:val="0"/>
        <w:spacing w:after="180" w:line="360" w:lineRule="auto"/>
        <w:ind w:left="480" w:hanging="480"/>
        <w:rPr>
          <w:noProof/>
        </w:rPr>
      </w:pPr>
      <w:r w:rsidRPr="00EA176A">
        <w:rPr>
          <w:noProof/>
          <w:szCs w:val="24"/>
        </w:rPr>
        <w:t xml:space="preserve">Zhuo, Li et al. </w:t>
      </w:r>
      <w:r w:rsidRPr="00EA176A">
        <w:rPr>
          <w:i/>
          <w:iCs/>
          <w:noProof/>
          <w:szCs w:val="24"/>
        </w:rPr>
        <w:t>A GENETIC ALGORITHM BASED WRAPPER FEATURE SELECTION METHOD FOR CLASSIFICATION OF HYPERSPECTRAL IMAGES USING SUPPORT VECTOR MACHINE</w:t>
      </w:r>
      <w:r w:rsidRPr="00EA176A">
        <w:rPr>
          <w:noProof/>
          <w:szCs w:val="24"/>
        </w:rPr>
        <w:t>. http://citeseerx.ist.psu.edu/viewdoc/download?doi=10.1.1.638.851&amp;rep=rep1&amp;type=pdf (February 10, 2019).</w:t>
      </w:r>
    </w:p>
    <w:p w14:paraId="4B84A32A" w14:textId="77777777" w:rsidR="00E272F5" w:rsidRPr="00E272F5" w:rsidRDefault="00942610" w:rsidP="00E272F5">
      <w:pPr>
        <w:spacing w:line="360" w:lineRule="auto"/>
        <w:rPr>
          <w:lang w:val="en-US"/>
        </w:rPr>
      </w:pPr>
      <w:r>
        <w:fldChar w:fldCharType="end"/>
      </w:r>
      <w:r w:rsidRPr="00E272F5">
        <w:rPr>
          <w:lang w:val="en-US"/>
        </w:rPr>
        <w:t xml:space="preserve"> </w:t>
      </w:r>
    </w:p>
    <w:p w14:paraId="3A744CF6" w14:textId="77777777" w:rsidR="00E27317" w:rsidRDefault="00E27317" w:rsidP="0095074D">
      <w:pPr>
        <w:tabs>
          <w:tab w:val="left" w:pos="4890"/>
        </w:tabs>
        <w:rPr>
          <w:lang w:val="en-US"/>
        </w:rPr>
      </w:pPr>
    </w:p>
    <w:p w14:paraId="1AB956E1" w14:textId="77777777" w:rsidR="0095074D" w:rsidRDefault="0095074D" w:rsidP="0095074D">
      <w:pPr>
        <w:tabs>
          <w:tab w:val="left" w:pos="4890"/>
        </w:tabs>
        <w:rPr>
          <w:lang w:val="en-US"/>
        </w:rPr>
      </w:pPr>
    </w:p>
    <w:p w14:paraId="5346C397" w14:textId="77777777" w:rsidR="0095074D" w:rsidRDefault="0095074D" w:rsidP="0095074D">
      <w:pPr>
        <w:tabs>
          <w:tab w:val="left" w:pos="4890"/>
        </w:tabs>
        <w:rPr>
          <w:lang w:val="en-US"/>
        </w:rPr>
      </w:pPr>
    </w:p>
    <w:p w14:paraId="5CCA4721" w14:textId="77777777"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B86B4" w14:textId="77777777" w:rsidR="00BE5B5D" w:rsidRDefault="00BE5B5D" w:rsidP="00721029">
      <w:pPr>
        <w:spacing w:after="0"/>
      </w:pPr>
      <w:r>
        <w:separator/>
      </w:r>
    </w:p>
  </w:endnote>
  <w:endnote w:type="continuationSeparator" w:id="0">
    <w:p w14:paraId="5B6C1B42" w14:textId="77777777" w:rsidR="00BE5B5D" w:rsidRDefault="00BE5B5D"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DB9E8D" w14:textId="65757027" w:rsidR="00BE03DB" w:rsidRDefault="00BE03DB" w:rsidP="008045B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0A925A" w14:textId="77777777" w:rsidR="00BE5B5D" w:rsidRDefault="00BE5B5D" w:rsidP="00721029">
      <w:pPr>
        <w:spacing w:after="0"/>
      </w:pPr>
      <w:r>
        <w:separator/>
      </w:r>
    </w:p>
  </w:footnote>
  <w:footnote w:type="continuationSeparator" w:id="0">
    <w:p w14:paraId="4C760EF7" w14:textId="77777777" w:rsidR="00BE5B5D" w:rsidRDefault="00BE5B5D"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054A"/>
    <w:rsid w:val="00022E9A"/>
    <w:rsid w:val="00023973"/>
    <w:rsid w:val="00024553"/>
    <w:rsid w:val="00030E08"/>
    <w:rsid w:val="000317C1"/>
    <w:rsid w:val="00032122"/>
    <w:rsid w:val="00036E19"/>
    <w:rsid w:val="000409FA"/>
    <w:rsid w:val="00042848"/>
    <w:rsid w:val="00044954"/>
    <w:rsid w:val="00044C45"/>
    <w:rsid w:val="000454FD"/>
    <w:rsid w:val="00052072"/>
    <w:rsid w:val="000523FA"/>
    <w:rsid w:val="00054642"/>
    <w:rsid w:val="0006375E"/>
    <w:rsid w:val="00065392"/>
    <w:rsid w:val="000663D9"/>
    <w:rsid w:val="00066FAB"/>
    <w:rsid w:val="00067FE3"/>
    <w:rsid w:val="00071CC2"/>
    <w:rsid w:val="0007263E"/>
    <w:rsid w:val="00075761"/>
    <w:rsid w:val="00075E11"/>
    <w:rsid w:val="00080239"/>
    <w:rsid w:val="00081131"/>
    <w:rsid w:val="00082313"/>
    <w:rsid w:val="00082681"/>
    <w:rsid w:val="0008312B"/>
    <w:rsid w:val="000842CD"/>
    <w:rsid w:val="00086F86"/>
    <w:rsid w:val="00091CB6"/>
    <w:rsid w:val="00093C57"/>
    <w:rsid w:val="000940C2"/>
    <w:rsid w:val="000945B6"/>
    <w:rsid w:val="00095C6F"/>
    <w:rsid w:val="000A292A"/>
    <w:rsid w:val="000A2A91"/>
    <w:rsid w:val="000A3DA9"/>
    <w:rsid w:val="000A52F4"/>
    <w:rsid w:val="000A5746"/>
    <w:rsid w:val="000A5B89"/>
    <w:rsid w:val="000A633C"/>
    <w:rsid w:val="000A64E6"/>
    <w:rsid w:val="000A71B0"/>
    <w:rsid w:val="000B1BE5"/>
    <w:rsid w:val="000B4196"/>
    <w:rsid w:val="000C0AF8"/>
    <w:rsid w:val="000C1D47"/>
    <w:rsid w:val="000C5041"/>
    <w:rsid w:val="000C6158"/>
    <w:rsid w:val="000D370A"/>
    <w:rsid w:val="000D7C79"/>
    <w:rsid w:val="000E0117"/>
    <w:rsid w:val="000E0F19"/>
    <w:rsid w:val="000E3DC0"/>
    <w:rsid w:val="000E6405"/>
    <w:rsid w:val="000E67E5"/>
    <w:rsid w:val="000F0AE2"/>
    <w:rsid w:val="000F1346"/>
    <w:rsid w:val="000F7682"/>
    <w:rsid w:val="00100AAF"/>
    <w:rsid w:val="00100B82"/>
    <w:rsid w:val="001022C8"/>
    <w:rsid w:val="0010553E"/>
    <w:rsid w:val="00106AE0"/>
    <w:rsid w:val="00110F97"/>
    <w:rsid w:val="0011163D"/>
    <w:rsid w:val="001141A2"/>
    <w:rsid w:val="001164AA"/>
    <w:rsid w:val="0011676C"/>
    <w:rsid w:val="0012107F"/>
    <w:rsid w:val="00122BE9"/>
    <w:rsid w:val="00122D4A"/>
    <w:rsid w:val="00127A56"/>
    <w:rsid w:val="00135998"/>
    <w:rsid w:val="00140440"/>
    <w:rsid w:val="001418C2"/>
    <w:rsid w:val="001420FF"/>
    <w:rsid w:val="001425CE"/>
    <w:rsid w:val="001445BE"/>
    <w:rsid w:val="0014461C"/>
    <w:rsid w:val="001460CC"/>
    <w:rsid w:val="00147474"/>
    <w:rsid w:val="00151DF1"/>
    <w:rsid w:val="001552F5"/>
    <w:rsid w:val="0016198E"/>
    <w:rsid w:val="001634E1"/>
    <w:rsid w:val="001638E3"/>
    <w:rsid w:val="00167BB3"/>
    <w:rsid w:val="00171A08"/>
    <w:rsid w:val="00171B1A"/>
    <w:rsid w:val="00172A89"/>
    <w:rsid w:val="00174ED4"/>
    <w:rsid w:val="00176F16"/>
    <w:rsid w:val="00177DE3"/>
    <w:rsid w:val="00177EC8"/>
    <w:rsid w:val="001811FA"/>
    <w:rsid w:val="001836DE"/>
    <w:rsid w:val="00183CF6"/>
    <w:rsid w:val="00184492"/>
    <w:rsid w:val="00184818"/>
    <w:rsid w:val="00184A99"/>
    <w:rsid w:val="00187DF7"/>
    <w:rsid w:val="00190B03"/>
    <w:rsid w:val="00195426"/>
    <w:rsid w:val="00195DD1"/>
    <w:rsid w:val="001A02AC"/>
    <w:rsid w:val="001A21A9"/>
    <w:rsid w:val="001A6BA2"/>
    <w:rsid w:val="001A76C6"/>
    <w:rsid w:val="001B5B6C"/>
    <w:rsid w:val="001C04E8"/>
    <w:rsid w:val="001C141A"/>
    <w:rsid w:val="001C1618"/>
    <w:rsid w:val="001C1AD3"/>
    <w:rsid w:val="001C22D1"/>
    <w:rsid w:val="001C71C7"/>
    <w:rsid w:val="001C7604"/>
    <w:rsid w:val="001D0216"/>
    <w:rsid w:val="001D0EF3"/>
    <w:rsid w:val="001D1D46"/>
    <w:rsid w:val="001D353B"/>
    <w:rsid w:val="001D5C74"/>
    <w:rsid w:val="001D6FF0"/>
    <w:rsid w:val="001E0D3A"/>
    <w:rsid w:val="001E14A3"/>
    <w:rsid w:val="001E3ADE"/>
    <w:rsid w:val="001F1626"/>
    <w:rsid w:val="001F550F"/>
    <w:rsid w:val="001F62D4"/>
    <w:rsid w:val="001F7007"/>
    <w:rsid w:val="001F7A27"/>
    <w:rsid w:val="001F7DD9"/>
    <w:rsid w:val="001F7F75"/>
    <w:rsid w:val="002044D4"/>
    <w:rsid w:val="00204F6C"/>
    <w:rsid w:val="00205023"/>
    <w:rsid w:val="0020705B"/>
    <w:rsid w:val="0020723B"/>
    <w:rsid w:val="0021626F"/>
    <w:rsid w:val="002200C7"/>
    <w:rsid w:val="00225643"/>
    <w:rsid w:val="0022692B"/>
    <w:rsid w:val="00226C2A"/>
    <w:rsid w:val="002305F3"/>
    <w:rsid w:val="0023465A"/>
    <w:rsid w:val="00235E9E"/>
    <w:rsid w:val="0023797A"/>
    <w:rsid w:val="00242213"/>
    <w:rsid w:val="00246F31"/>
    <w:rsid w:val="00250F6E"/>
    <w:rsid w:val="0025283F"/>
    <w:rsid w:val="002528A2"/>
    <w:rsid w:val="00253248"/>
    <w:rsid w:val="00255440"/>
    <w:rsid w:val="00260BB0"/>
    <w:rsid w:val="00265C9E"/>
    <w:rsid w:val="0026691A"/>
    <w:rsid w:val="00273061"/>
    <w:rsid w:val="00276577"/>
    <w:rsid w:val="002805E6"/>
    <w:rsid w:val="00282ADF"/>
    <w:rsid w:val="00285563"/>
    <w:rsid w:val="002918B4"/>
    <w:rsid w:val="00292E2D"/>
    <w:rsid w:val="0029712D"/>
    <w:rsid w:val="002A0869"/>
    <w:rsid w:val="002A3372"/>
    <w:rsid w:val="002A5D5E"/>
    <w:rsid w:val="002A7A04"/>
    <w:rsid w:val="002B11FE"/>
    <w:rsid w:val="002B4E03"/>
    <w:rsid w:val="002C090E"/>
    <w:rsid w:val="002C35F2"/>
    <w:rsid w:val="002C6373"/>
    <w:rsid w:val="002D1C49"/>
    <w:rsid w:val="002D24D2"/>
    <w:rsid w:val="002D502B"/>
    <w:rsid w:val="002D5D3E"/>
    <w:rsid w:val="002D6548"/>
    <w:rsid w:val="002D7342"/>
    <w:rsid w:val="002D77FD"/>
    <w:rsid w:val="002E010A"/>
    <w:rsid w:val="002E1E1D"/>
    <w:rsid w:val="002E56C3"/>
    <w:rsid w:val="002E6DED"/>
    <w:rsid w:val="002F00A0"/>
    <w:rsid w:val="002F02E0"/>
    <w:rsid w:val="002F037A"/>
    <w:rsid w:val="002F7DD3"/>
    <w:rsid w:val="00304644"/>
    <w:rsid w:val="00305CDF"/>
    <w:rsid w:val="0031165F"/>
    <w:rsid w:val="00313D1A"/>
    <w:rsid w:val="003150A0"/>
    <w:rsid w:val="003174A2"/>
    <w:rsid w:val="00324625"/>
    <w:rsid w:val="003252EE"/>
    <w:rsid w:val="00325527"/>
    <w:rsid w:val="00327074"/>
    <w:rsid w:val="00330B6B"/>
    <w:rsid w:val="00330CA6"/>
    <w:rsid w:val="003327BC"/>
    <w:rsid w:val="00341D8A"/>
    <w:rsid w:val="00342FCF"/>
    <w:rsid w:val="00343C1D"/>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36D"/>
    <w:rsid w:val="00371715"/>
    <w:rsid w:val="00371AA8"/>
    <w:rsid w:val="00373B04"/>
    <w:rsid w:val="00373C8C"/>
    <w:rsid w:val="0037582E"/>
    <w:rsid w:val="00376B32"/>
    <w:rsid w:val="00386645"/>
    <w:rsid w:val="00390E95"/>
    <w:rsid w:val="00391A84"/>
    <w:rsid w:val="00393773"/>
    <w:rsid w:val="003966E9"/>
    <w:rsid w:val="00397531"/>
    <w:rsid w:val="003A09C3"/>
    <w:rsid w:val="003A1369"/>
    <w:rsid w:val="003A17D3"/>
    <w:rsid w:val="003A1EDA"/>
    <w:rsid w:val="003A2D58"/>
    <w:rsid w:val="003A307F"/>
    <w:rsid w:val="003A333F"/>
    <w:rsid w:val="003A596A"/>
    <w:rsid w:val="003A792C"/>
    <w:rsid w:val="003A7FF2"/>
    <w:rsid w:val="003B13DB"/>
    <w:rsid w:val="003B603B"/>
    <w:rsid w:val="003C17AE"/>
    <w:rsid w:val="003C2556"/>
    <w:rsid w:val="003C7915"/>
    <w:rsid w:val="003D0A07"/>
    <w:rsid w:val="003D1CBD"/>
    <w:rsid w:val="003D2FB5"/>
    <w:rsid w:val="003D5643"/>
    <w:rsid w:val="003D6F82"/>
    <w:rsid w:val="003D7AC6"/>
    <w:rsid w:val="003E0E7C"/>
    <w:rsid w:val="003E58B4"/>
    <w:rsid w:val="003E65BB"/>
    <w:rsid w:val="003F0762"/>
    <w:rsid w:val="003F0ED8"/>
    <w:rsid w:val="003F1843"/>
    <w:rsid w:val="003F2185"/>
    <w:rsid w:val="00401243"/>
    <w:rsid w:val="004041D6"/>
    <w:rsid w:val="0040526E"/>
    <w:rsid w:val="0040643C"/>
    <w:rsid w:val="00406D88"/>
    <w:rsid w:val="00407FBB"/>
    <w:rsid w:val="00410712"/>
    <w:rsid w:val="004118B4"/>
    <w:rsid w:val="00412809"/>
    <w:rsid w:val="00413C70"/>
    <w:rsid w:val="00416DCF"/>
    <w:rsid w:val="00420132"/>
    <w:rsid w:val="004207BE"/>
    <w:rsid w:val="00421078"/>
    <w:rsid w:val="004242B6"/>
    <w:rsid w:val="00426C75"/>
    <w:rsid w:val="00431C16"/>
    <w:rsid w:val="00431EF7"/>
    <w:rsid w:val="00441BA8"/>
    <w:rsid w:val="00442ED8"/>
    <w:rsid w:val="00444A30"/>
    <w:rsid w:val="00444F31"/>
    <w:rsid w:val="004514CC"/>
    <w:rsid w:val="0045306E"/>
    <w:rsid w:val="00457653"/>
    <w:rsid w:val="00457897"/>
    <w:rsid w:val="00457A5D"/>
    <w:rsid w:val="00457A9E"/>
    <w:rsid w:val="00460ACC"/>
    <w:rsid w:val="00460F23"/>
    <w:rsid w:val="00461445"/>
    <w:rsid w:val="00463AF9"/>
    <w:rsid w:val="00470649"/>
    <w:rsid w:val="0047531F"/>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62A"/>
    <w:rsid w:val="004B6AD6"/>
    <w:rsid w:val="004B7ABF"/>
    <w:rsid w:val="004C7D7E"/>
    <w:rsid w:val="004D1711"/>
    <w:rsid w:val="004D54DF"/>
    <w:rsid w:val="004D7775"/>
    <w:rsid w:val="004E0C37"/>
    <w:rsid w:val="004E4B90"/>
    <w:rsid w:val="004E6A1D"/>
    <w:rsid w:val="004E760C"/>
    <w:rsid w:val="004F0DF2"/>
    <w:rsid w:val="004F151D"/>
    <w:rsid w:val="004F3ED3"/>
    <w:rsid w:val="0050186D"/>
    <w:rsid w:val="00502244"/>
    <w:rsid w:val="00502B6C"/>
    <w:rsid w:val="005041F1"/>
    <w:rsid w:val="0050426B"/>
    <w:rsid w:val="00505CCE"/>
    <w:rsid w:val="0050700A"/>
    <w:rsid w:val="005073DD"/>
    <w:rsid w:val="005117AA"/>
    <w:rsid w:val="00514B0C"/>
    <w:rsid w:val="00516FF1"/>
    <w:rsid w:val="005230FA"/>
    <w:rsid w:val="00523689"/>
    <w:rsid w:val="00526E24"/>
    <w:rsid w:val="00534A4D"/>
    <w:rsid w:val="00535A7F"/>
    <w:rsid w:val="00536F3C"/>
    <w:rsid w:val="00541234"/>
    <w:rsid w:val="00543ABC"/>
    <w:rsid w:val="00544C65"/>
    <w:rsid w:val="00546BCE"/>
    <w:rsid w:val="005505DA"/>
    <w:rsid w:val="00554B46"/>
    <w:rsid w:val="0056068D"/>
    <w:rsid w:val="00561054"/>
    <w:rsid w:val="0056161B"/>
    <w:rsid w:val="00562AF1"/>
    <w:rsid w:val="00562C88"/>
    <w:rsid w:val="00564ADC"/>
    <w:rsid w:val="00566B89"/>
    <w:rsid w:val="00571407"/>
    <w:rsid w:val="005739AE"/>
    <w:rsid w:val="00574AE1"/>
    <w:rsid w:val="00575506"/>
    <w:rsid w:val="005766EC"/>
    <w:rsid w:val="0057757E"/>
    <w:rsid w:val="0058374A"/>
    <w:rsid w:val="00583B1A"/>
    <w:rsid w:val="005852E1"/>
    <w:rsid w:val="00587BF3"/>
    <w:rsid w:val="00590E1B"/>
    <w:rsid w:val="005912F9"/>
    <w:rsid w:val="00592E41"/>
    <w:rsid w:val="0059330E"/>
    <w:rsid w:val="0059493D"/>
    <w:rsid w:val="005973E9"/>
    <w:rsid w:val="005A2A03"/>
    <w:rsid w:val="005A4A51"/>
    <w:rsid w:val="005A587E"/>
    <w:rsid w:val="005A655A"/>
    <w:rsid w:val="005A6815"/>
    <w:rsid w:val="005B123B"/>
    <w:rsid w:val="005B4095"/>
    <w:rsid w:val="005C2DE6"/>
    <w:rsid w:val="005C635B"/>
    <w:rsid w:val="005D0175"/>
    <w:rsid w:val="005D0911"/>
    <w:rsid w:val="005D2A38"/>
    <w:rsid w:val="005D3022"/>
    <w:rsid w:val="005D35B0"/>
    <w:rsid w:val="005D4D2B"/>
    <w:rsid w:val="005D54F8"/>
    <w:rsid w:val="005D5ADC"/>
    <w:rsid w:val="005D5B58"/>
    <w:rsid w:val="005D7E24"/>
    <w:rsid w:val="005E2EED"/>
    <w:rsid w:val="005E6ED5"/>
    <w:rsid w:val="005E74EF"/>
    <w:rsid w:val="005E7E39"/>
    <w:rsid w:val="005F05C6"/>
    <w:rsid w:val="005F2D3E"/>
    <w:rsid w:val="005F406D"/>
    <w:rsid w:val="00600286"/>
    <w:rsid w:val="00605BF7"/>
    <w:rsid w:val="00606916"/>
    <w:rsid w:val="00606B66"/>
    <w:rsid w:val="00607935"/>
    <w:rsid w:val="00607DD3"/>
    <w:rsid w:val="00611C15"/>
    <w:rsid w:val="00612113"/>
    <w:rsid w:val="006122EF"/>
    <w:rsid w:val="00621C9B"/>
    <w:rsid w:val="00622A24"/>
    <w:rsid w:val="0062344D"/>
    <w:rsid w:val="006237A2"/>
    <w:rsid w:val="00623CA1"/>
    <w:rsid w:val="006249F7"/>
    <w:rsid w:val="006261C3"/>
    <w:rsid w:val="00626E5E"/>
    <w:rsid w:val="006309DC"/>
    <w:rsid w:val="00633AC5"/>
    <w:rsid w:val="0063517F"/>
    <w:rsid w:val="0063559F"/>
    <w:rsid w:val="00636B2E"/>
    <w:rsid w:val="00637272"/>
    <w:rsid w:val="00640FD5"/>
    <w:rsid w:val="006413B1"/>
    <w:rsid w:val="006426B2"/>
    <w:rsid w:val="00642A5A"/>
    <w:rsid w:val="006430E9"/>
    <w:rsid w:val="006436D6"/>
    <w:rsid w:val="00643C8F"/>
    <w:rsid w:val="006465D4"/>
    <w:rsid w:val="006513AD"/>
    <w:rsid w:val="00651E15"/>
    <w:rsid w:val="00653329"/>
    <w:rsid w:val="006550AC"/>
    <w:rsid w:val="00655755"/>
    <w:rsid w:val="00656D66"/>
    <w:rsid w:val="0065747D"/>
    <w:rsid w:val="00662502"/>
    <w:rsid w:val="00663756"/>
    <w:rsid w:val="00665BCF"/>
    <w:rsid w:val="0066620F"/>
    <w:rsid w:val="0066783C"/>
    <w:rsid w:val="0067034F"/>
    <w:rsid w:val="006724DE"/>
    <w:rsid w:val="00675543"/>
    <w:rsid w:val="00675683"/>
    <w:rsid w:val="006815D0"/>
    <w:rsid w:val="00681778"/>
    <w:rsid w:val="00685152"/>
    <w:rsid w:val="00685606"/>
    <w:rsid w:val="00686373"/>
    <w:rsid w:val="00686B77"/>
    <w:rsid w:val="00686C88"/>
    <w:rsid w:val="00687063"/>
    <w:rsid w:val="006923A5"/>
    <w:rsid w:val="00695C73"/>
    <w:rsid w:val="00696906"/>
    <w:rsid w:val="006979A5"/>
    <w:rsid w:val="006A0F17"/>
    <w:rsid w:val="006A216F"/>
    <w:rsid w:val="006A2375"/>
    <w:rsid w:val="006A24A1"/>
    <w:rsid w:val="006A27C9"/>
    <w:rsid w:val="006A2EA5"/>
    <w:rsid w:val="006A2FD0"/>
    <w:rsid w:val="006A57E3"/>
    <w:rsid w:val="006A78F6"/>
    <w:rsid w:val="006B073A"/>
    <w:rsid w:val="006B341D"/>
    <w:rsid w:val="006B52DB"/>
    <w:rsid w:val="006B62B4"/>
    <w:rsid w:val="006B65FE"/>
    <w:rsid w:val="006C29E2"/>
    <w:rsid w:val="006C32C3"/>
    <w:rsid w:val="006C3C8D"/>
    <w:rsid w:val="006C62E8"/>
    <w:rsid w:val="006C63B8"/>
    <w:rsid w:val="006D0DC9"/>
    <w:rsid w:val="006E0471"/>
    <w:rsid w:val="006E1581"/>
    <w:rsid w:val="006E1683"/>
    <w:rsid w:val="006E457C"/>
    <w:rsid w:val="006E4CEC"/>
    <w:rsid w:val="006F030F"/>
    <w:rsid w:val="006F0916"/>
    <w:rsid w:val="006F0BFA"/>
    <w:rsid w:val="006F1212"/>
    <w:rsid w:val="006F1237"/>
    <w:rsid w:val="006F1CB0"/>
    <w:rsid w:val="006F3E4A"/>
    <w:rsid w:val="006F4666"/>
    <w:rsid w:val="006F6E16"/>
    <w:rsid w:val="0070307D"/>
    <w:rsid w:val="00703624"/>
    <w:rsid w:val="00710AD9"/>
    <w:rsid w:val="00712F38"/>
    <w:rsid w:val="00716C81"/>
    <w:rsid w:val="0071700B"/>
    <w:rsid w:val="00721029"/>
    <w:rsid w:val="0072396F"/>
    <w:rsid w:val="00724D93"/>
    <w:rsid w:val="0072636C"/>
    <w:rsid w:val="00732ED4"/>
    <w:rsid w:val="00733F24"/>
    <w:rsid w:val="00735F27"/>
    <w:rsid w:val="00740949"/>
    <w:rsid w:val="00743707"/>
    <w:rsid w:val="007453C5"/>
    <w:rsid w:val="007464DE"/>
    <w:rsid w:val="00751066"/>
    <w:rsid w:val="00751D8F"/>
    <w:rsid w:val="00757FFB"/>
    <w:rsid w:val="007623BD"/>
    <w:rsid w:val="00764387"/>
    <w:rsid w:val="00764A76"/>
    <w:rsid w:val="00766C57"/>
    <w:rsid w:val="0077081D"/>
    <w:rsid w:val="0077241D"/>
    <w:rsid w:val="00772D56"/>
    <w:rsid w:val="00777782"/>
    <w:rsid w:val="007777C0"/>
    <w:rsid w:val="007808E5"/>
    <w:rsid w:val="00782951"/>
    <w:rsid w:val="0079268A"/>
    <w:rsid w:val="007935A3"/>
    <w:rsid w:val="00796372"/>
    <w:rsid w:val="007A14E8"/>
    <w:rsid w:val="007A153C"/>
    <w:rsid w:val="007A5303"/>
    <w:rsid w:val="007A7F78"/>
    <w:rsid w:val="007B06A7"/>
    <w:rsid w:val="007B0857"/>
    <w:rsid w:val="007B186C"/>
    <w:rsid w:val="007B19C5"/>
    <w:rsid w:val="007B1ECA"/>
    <w:rsid w:val="007B1F32"/>
    <w:rsid w:val="007B45FA"/>
    <w:rsid w:val="007B4BCC"/>
    <w:rsid w:val="007C15E4"/>
    <w:rsid w:val="007C2623"/>
    <w:rsid w:val="007C2E61"/>
    <w:rsid w:val="007C339E"/>
    <w:rsid w:val="007C3EC2"/>
    <w:rsid w:val="007C4113"/>
    <w:rsid w:val="007C4197"/>
    <w:rsid w:val="007C5D97"/>
    <w:rsid w:val="007C6723"/>
    <w:rsid w:val="007C6841"/>
    <w:rsid w:val="007D0EFD"/>
    <w:rsid w:val="007D0F87"/>
    <w:rsid w:val="007D3B7F"/>
    <w:rsid w:val="007E0E11"/>
    <w:rsid w:val="007E3B5D"/>
    <w:rsid w:val="007E5BE6"/>
    <w:rsid w:val="007E5D60"/>
    <w:rsid w:val="007F1934"/>
    <w:rsid w:val="007F2ACE"/>
    <w:rsid w:val="007F4376"/>
    <w:rsid w:val="007F4E17"/>
    <w:rsid w:val="007F5EB4"/>
    <w:rsid w:val="00802225"/>
    <w:rsid w:val="00803700"/>
    <w:rsid w:val="008039EE"/>
    <w:rsid w:val="008045BD"/>
    <w:rsid w:val="00805D0A"/>
    <w:rsid w:val="00805FD3"/>
    <w:rsid w:val="0080663D"/>
    <w:rsid w:val="0081144F"/>
    <w:rsid w:val="00811676"/>
    <w:rsid w:val="0081177D"/>
    <w:rsid w:val="00812A0D"/>
    <w:rsid w:val="00812DFB"/>
    <w:rsid w:val="00813768"/>
    <w:rsid w:val="00816868"/>
    <w:rsid w:val="008169BD"/>
    <w:rsid w:val="00817C2E"/>
    <w:rsid w:val="00817FD2"/>
    <w:rsid w:val="00823A74"/>
    <w:rsid w:val="00825F54"/>
    <w:rsid w:val="00827CE4"/>
    <w:rsid w:val="00831E66"/>
    <w:rsid w:val="00834D8D"/>
    <w:rsid w:val="008375EA"/>
    <w:rsid w:val="008403D8"/>
    <w:rsid w:val="0084213F"/>
    <w:rsid w:val="00843F30"/>
    <w:rsid w:val="0084422C"/>
    <w:rsid w:val="0085239F"/>
    <w:rsid w:val="008529AC"/>
    <w:rsid w:val="00854E39"/>
    <w:rsid w:val="00854F7C"/>
    <w:rsid w:val="00861F0D"/>
    <w:rsid w:val="00863D15"/>
    <w:rsid w:val="008642EA"/>
    <w:rsid w:val="008656AB"/>
    <w:rsid w:val="008659E2"/>
    <w:rsid w:val="00865FE0"/>
    <w:rsid w:val="00866981"/>
    <w:rsid w:val="008755E9"/>
    <w:rsid w:val="00877101"/>
    <w:rsid w:val="008831CC"/>
    <w:rsid w:val="00883774"/>
    <w:rsid w:val="008849F0"/>
    <w:rsid w:val="00885163"/>
    <w:rsid w:val="0088563A"/>
    <w:rsid w:val="0088784B"/>
    <w:rsid w:val="00887F0F"/>
    <w:rsid w:val="00887F44"/>
    <w:rsid w:val="00891914"/>
    <w:rsid w:val="0089315D"/>
    <w:rsid w:val="00893CBE"/>
    <w:rsid w:val="008946D2"/>
    <w:rsid w:val="00895E86"/>
    <w:rsid w:val="00896B60"/>
    <w:rsid w:val="00897565"/>
    <w:rsid w:val="008A0639"/>
    <w:rsid w:val="008A2F90"/>
    <w:rsid w:val="008A5E02"/>
    <w:rsid w:val="008A5F3B"/>
    <w:rsid w:val="008A7631"/>
    <w:rsid w:val="008B1370"/>
    <w:rsid w:val="008B228E"/>
    <w:rsid w:val="008B4848"/>
    <w:rsid w:val="008B68C5"/>
    <w:rsid w:val="008B7C77"/>
    <w:rsid w:val="008C0236"/>
    <w:rsid w:val="008C0857"/>
    <w:rsid w:val="008C0F4B"/>
    <w:rsid w:val="008C19AA"/>
    <w:rsid w:val="008C2AFE"/>
    <w:rsid w:val="008C3D37"/>
    <w:rsid w:val="008C465E"/>
    <w:rsid w:val="008C501A"/>
    <w:rsid w:val="008C5A5D"/>
    <w:rsid w:val="008C6B8D"/>
    <w:rsid w:val="008C7DD1"/>
    <w:rsid w:val="008D077A"/>
    <w:rsid w:val="008D1ACE"/>
    <w:rsid w:val="008D4AED"/>
    <w:rsid w:val="008D52C1"/>
    <w:rsid w:val="008D5551"/>
    <w:rsid w:val="008D5B2A"/>
    <w:rsid w:val="008D7D87"/>
    <w:rsid w:val="008D7E14"/>
    <w:rsid w:val="008E1331"/>
    <w:rsid w:val="008E3134"/>
    <w:rsid w:val="008E50BA"/>
    <w:rsid w:val="008E5874"/>
    <w:rsid w:val="008F21AC"/>
    <w:rsid w:val="008F3E1B"/>
    <w:rsid w:val="009058B5"/>
    <w:rsid w:val="00907775"/>
    <w:rsid w:val="00910AA7"/>
    <w:rsid w:val="00911CB7"/>
    <w:rsid w:val="00917579"/>
    <w:rsid w:val="009208C9"/>
    <w:rsid w:val="00920942"/>
    <w:rsid w:val="00920D2A"/>
    <w:rsid w:val="00921EAE"/>
    <w:rsid w:val="00922F7F"/>
    <w:rsid w:val="00923549"/>
    <w:rsid w:val="0092403A"/>
    <w:rsid w:val="00924B82"/>
    <w:rsid w:val="00925ACE"/>
    <w:rsid w:val="00926C89"/>
    <w:rsid w:val="00927264"/>
    <w:rsid w:val="0092796E"/>
    <w:rsid w:val="00930488"/>
    <w:rsid w:val="009304B4"/>
    <w:rsid w:val="0093159C"/>
    <w:rsid w:val="00932FE6"/>
    <w:rsid w:val="009331E1"/>
    <w:rsid w:val="00933B38"/>
    <w:rsid w:val="00934680"/>
    <w:rsid w:val="009402B9"/>
    <w:rsid w:val="00940DE2"/>
    <w:rsid w:val="00942610"/>
    <w:rsid w:val="00943296"/>
    <w:rsid w:val="0094522D"/>
    <w:rsid w:val="00945336"/>
    <w:rsid w:val="0095074D"/>
    <w:rsid w:val="00951B8F"/>
    <w:rsid w:val="009522DC"/>
    <w:rsid w:val="0095431E"/>
    <w:rsid w:val="00957BED"/>
    <w:rsid w:val="00962715"/>
    <w:rsid w:val="009708E2"/>
    <w:rsid w:val="0097283E"/>
    <w:rsid w:val="00974D01"/>
    <w:rsid w:val="00976158"/>
    <w:rsid w:val="00980509"/>
    <w:rsid w:val="00980D2F"/>
    <w:rsid w:val="00980DC9"/>
    <w:rsid w:val="00982D12"/>
    <w:rsid w:val="0098455E"/>
    <w:rsid w:val="00985EB8"/>
    <w:rsid w:val="00994590"/>
    <w:rsid w:val="00995BC2"/>
    <w:rsid w:val="009A1A53"/>
    <w:rsid w:val="009A458F"/>
    <w:rsid w:val="009A55CB"/>
    <w:rsid w:val="009B3A2A"/>
    <w:rsid w:val="009B40E1"/>
    <w:rsid w:val="009B4AD8"/>
    <w:rsid w:val="009B5DE2"/>
    <w:rsid w:val="009C219A"/>
    <w:rsid w:val="009C45E5"/>
    <w:rsid w:val="009C6080"/>
    <w:rsid w:val="009C60D4"/>
    <w:rsid w:val="009C6282"/>
    <w:rsid w:val="009C6431"/>
    <w:rsid w:val="009C7C24"/>
    <w:rsid w:val="009D11B2"/>
    <w:rsid w:val="009D35FB"/>
    <w:rsid w:val="009D4623"/>
    <w:rsid w:val="009D4DF2"/>
    <w:rsid w:val="009D5769"/>
    <w:rsid w:val="009D6C93"/>
    <w:rsid w:val="009E2E25"/>
    <w:rsid w:val="009E4702"/>
    <w:rsid w:val="009E5990"/>
    <w:rsid w:val="009E776B"/>
    <w:rsid w:val="009E7A76"/>
    <w:rsid w:val="009E7DAF"/>
    <w:rsid w:val="009F115E"/>
    <w:rsid w:val="009F1424"/>
    <w:rsid w:val="009F1491"/>
    <w:rsid w:val="009F4A70"/>
    <w:rsid w:val="00A014A8"/>
    <w:rsid w:val="00A01E5F"/>
    <w:rsid w:val="00A021B5"/>
    <w:rsid w:val="00A02586"/>
    <w:rsid w:val="00A03780"/>
    <w:rsid w:val="00A0441C"/>
    <w:rsid w:val="00A0598A"/>
    <w:rsid w:val="00A06580"/>
    <w:rsid w:val="00A10166"/>
    <w:rsid w:val="00A101FB"/>
    <w:rsid w:val="00A10662"/>
    <w:rsid w:val="00A13CC8"/>
    <w:rsid w:val="00A163B6"/>
    <w:rsid w:val="00A17151"/>
    <w:rsid w:val="00A171EA"/>
    <w:rsid w:val="00A179A1"/>
    <w:rsid w:val="00A22D7E"/>
    <w:rsid w:val="00A22F86"/>
    <w:rsid w:val="00A23D72"/>
    <w:rsid w:val="00A255C9"/>
    <w:rsid w:val="00A2575A"/>
    <w:rsid w:val="00A25E09"/>
    <w:rsid w:val="00A25E26"/>
    <w:rsid w:val="00A265ED"/>
    <w:rsid w:val="00A345BC"/>
    <w:rsid w:val="00A36031"/>
    <w:rsid w:val="00A420DB"/>
    <w:rsid w:val="00A4372C"/>
    <w:rsid w:val="00A442E9"/>
    <w:rsid w:val="00A452E0"/>
    <w:rsid w:val="00A45BBA"/>
    <w:rsid w:val="00A47AD2"/>
    <w:rsid w:val="00A50DD2"/>
    <w:rsid w:val="00A525F5"/>
    <w:rsid w:val="00A53476"/>
    <w:rsid w:val="00A55D2C"/>
    <w:rsid w:val="00A567BA"/>
    <w:rsid w:val="00A5761B"/>
    <w:rsid w:val="00A611B4"/>
    <w:rsid w:val="00A629D3"/>
    <w:rsid w:val="00A671CE"/>
    <w:rsid w:val="00A672AA"/>
    <w:rsid w:val="00A70E22"/>
    <w:rsid w:val="00A73582"/>
    <w:rsid w:val="00A754BF"/>
    <w:rsid w:val="00A755B1"/>
    <w:rsid w:val="00A757F2"/>
    <w:rsid w:val="00A760B9"/>
    <w:rsid w:val="00A81809"/>
    <w:rsid w:val="00A826B2"/>
    <w:rsid w:val="00A84EBA"/>
    <w:rsid w:val="00A856C5"/>
    <w:rsid w:val="00A8582F"/>
    <w:rsid w:val="00A86694"/>
    <w:rsid w:val="00A86708"/>
    <w:rsid w:val="00A8779E"/>
    <w:rsid w:val="00A910CE"/>
    <w:rsid w:val="00A94FB2"/>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956"/>
    <w:rsid w:val="00AD7FB8"/>
    <w:rsid w:val="00AE1972"/>
    <w:rsid w:val="00AE47D5"/>
    <w:rsid w:val="00AE590E"/>
    <w:rsid w:val="00AF4CB0"/>
    <w:rsid w:val="00AF50DF"/>
    <w:rsid w:val="00B00ABE"/>
    <w:rsid w:val="00B0130C"/>
    <w:rsid w:val="00B0430D"/>
    <w:rsid w:val="00B0481F"/>
    <w:rsid w:val="00B0496F"/>
    <w:rsid w:val="00B058ED"/>
    <w:rsid w:val="00B06FBB"/>
    <w:rsid w:val="00B129A4"/>
    <w:rsid w:val="00B14036"/>
    <w:rsid w:val="00B14638"/>
    <w:rsid w:val="00B149F6"/>
    <w:rsid w:val="00B15CD8"/>
    <w:rsid w:val="00B15D2D"/>
    <w:rsid w:val="00B22947"/>
    <w:rsid w:val="00B229EB"/>
    <w:rsid w:val="00B2346D"/>
    <w:rsid w:val="00B2624B"/>
    <w:rsid w:val="00B2696D"/>
    <w:rsid w:val="00B26A82"/>
    <w:rsid w:val="00B30B10"/>
    <w:rsid w:val="00B31E5C"/>
    <w:rsid w:val="00B33D84"/>
    <w:rsid w:val="00B340FB"/>
    <w:rsid w:val="00B361BA"/>
    <w:rsid w:val="00B36433"/>
    <w:rsid w:val="00B364DA"/>
    <w:rsid w:val="00B3673A"/>
    <w:rsid w:val="00B40E3C"/>
    <w:rsid w:val="00B413D2"/>
    <w:rsid w:val="00B443DA"/>
    <w:rsid w:val="00B479AE"/>
    <w:rsid w:val="00B53EBD"/>
    <w:rsid w:val="00B55962"/>
    <w:rsid w:val="00B559AC"/>
    <w:rsid w:val="00B6401C"/>
    <w:rsid w:val="00B70B7F"/>
    <w:rsid w:val="00B7183E"/>
    <w:rsid w:val="00B734CF"/>
    <w:rsid w:val="00B776AC"/>
    <w:rsid w:val="00B80735"/>
    <w:rsid w:val="00B80ABF"/>
    <w:rsid w:val="00B80B2A"/>
    <w:rsid w:val="00B81661"/>
    <w:rsid w:val="00B84B7A"/>
    <w:rsid w:val="00B86EA1"/>
    <w:rsid w:val="00B92D61"/>
    <w:rsid w:val="00B930CB"/>
    <w:rsid w:val="00B933FF"/>
    <w:rsid w:val="00B9342D"/>
    <w:rsid w:val="00B94293"/>
    <w:rsid w:val="00B963D6"/>
    <w:rsid w:val="00BA060A"/>
    <w:rsid w:val="00BA18B2"/>
    <w:rsid w:val="00BA43A4"/>
    <w:rsid w:val="00BA5489"/>
    <w:rsid w:val="00BA578B"/>
    <w:rsid w:val="00BB0312"/>
    <w:rsid w:val="00BB03B7"/>
    <w:rsid w:val="00BB3F13"/>
    <w:rsid w:val="00BB5E1E"/>
    <w:rsid w:val="00BB6275"/>
    <w:rsid w:val="00BC0EB1"/>
    <w:rsid w:val="00BC3771"/>
    <w:rsid w:val="00BC4C84"/>
    <w:rsid w:val="00BC5415"/>
    <w:rsid w:val="00BC6297"/>
    <w:rsid w:val="00BC6846"/>
    <w:rsid w:val="00BC7733"/>
    <w:rsid w:val="00BD0C3E"/>
    <w:rsid w:val="00BD19F6"/>
    <w:rsid w:val="00BD5F1F"/>
    <w:rsid w:val="00BE03DB"/>
    <w:rsid w:val="00BE3995"/>
    <w:rsid w:val="00BE43AD"/>
    <w:rsid w:val="00BE4E97"/>
    <w:rsid w:val="00BE5B5D"/>
    <w:rsid w:val="00BE6495"/>
    <w:rsid w:val="00BF1C98"/>
    <w:rsid w:val="00BF2E54"/>
    <w:rsid w:val="00BF41A0"/>
    <w:rsid w:val="00BF7378"/>
    <w:rsid w:val="00C0208A"/>
    <w:rsid w:val="00C026B7"/>
    <w:rsid w:val="00C031B1"/>
    <w:rsid w:val="00C1023F"/>
    <w:rsid w:val="00C2029B"/>
    <w:rsid w:val="00C22527"/>
    <w:rsid w:val="00C23CC1"/>
    <w:rsid w:val="00C25470"/>
    <w:rsid w:val="00C26897"/>
    <w:rsid w:val="00C26A6F"/>
    <w:rsid w:val="00C302B6"/>
    <w:rsid w:val="00C34743"/>
    <w:rsid w:val="00C374E7"/>
    <w:rsid w:val="00C378C8"/>
    <w:rsid w:val="00C40CC7"/>
    <w:rsid w:val="00C4133D"/>
    <w:rsid w:val="00C434EB"/>
    <w:rsid w:val="00C44D11"/>
    <w:rsid w:val="00C47F3D"/>
    <w:rsid w:val="00C51999"/>
    <w:rsid w:val="00C52FC5"/>
    <w:rsid w:val="00C540D1"/>
    <w:rsid w:val="00C565A5"/>
    <w:rsid w:val="00C6087A"/>
    <w:rsid w:val="00C6345E"/>
    <w:rsid w:val="00C64154"/>
    <w:rsid w:val="00C643A3"/>
    <w:rsid w:val="00C65B14"/>
    <w:rsid w:val="00C666A4"/>
    <w:rsid w:val="00C706CE"/>
    <w:rsid w:val="00C70B22"/>
    <w:rsid w:val="00C724B3"/>
    <w:rsid w:val="00C755A0"/>
    <w:rsid w:val="00C7663E"/>
    <w:rsid w:val="00C766EB"/>
    <w:rsid w:val="00C76AA7"/>
    <w:rsid w:val="00C7741F"/>
    <w:rsid w:val="00C82723"/>
    <w:rsid w:val="00C829F4"/>
    <w:rsid w:val="00C84528"/>
    <w:rsid w:val="00C87B09"/>
    <w:rsid w:val="00C94E67"/>
    <w:rsid w:val="00CA0A56"/>
    <w:rsid w:val="00CA13BB"/>
    <w:rsid w:val="00CA1F05"/>
    <w:rsid w:val="00CA4010"/>
    <w:rsid w:val="00CA4D7C"/>
    <w:rsid w:val="00CA4DC1"/>
    <w:rsid w:val="00CB0C40"/>
    <w:rsid w:val="00CB3559"/>
    <w:rsid w:val="00CB3665"/>
    <w:rsid w:val="00CB3D53"/>
    <w:rsid w:val="00CB4F4F"/>
    <w:rsid w:val="00CB798E"/>
    <w:rsid w:val="00CC0020"/>
    <w:rsid w:val="00CC1AE7"/>
    <w:rsid w:val="00CC582B"/>
    <w:rsid w:val="00CC6695"/>
    <w:rsid w:val="00CC6AEC"/>
    <w:rsid w:val="00CD08AC"/>
    <w:rsid w:val="00CD19E9"/>
    <w:rsid w:val="00CD4AF1"/>
    <w:rsid w:val="00CD4D82"/>
    <w:rsid w:val="00CD705F"/>
    <w:rsid w:val="00CD7303"/>
    <w:rsid w:val="00CE0C45"/>
    <w:rsid w:val="00CE44E5"/>
    <w:rsid w:val="00CE4E15"/>
    <w:rsid w:val="00CE6FCF"/>
    <w:rsid w:val="00CE79DE"/>
    <w:rsid w:val="00CF00B1"/>
    <w:rsid w:val="00CF1FD4"/>
    <w:rsid w:val="00CF2008"/>
    <w:rsid w:val="00CF3E03"/>
    <w:rsid w:val="00CF4C18"/>
    <w:rsid w:val="00CF55D9"/>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16C65"/>
    <w:rsid w:val="00D2026E"/>
    <w:rsid w:val="00D223EE"/>
    <w:rsid w:val="00D225B1"/>
    <w:rsid w:val="00D227DA"/>
    <w:rsid w:val="00D2414C"/>
    <w:rsid w:val="00D24288"/>
    <w:rsid w:val="00D2495D"/>
    <w:rsid w:val="00D25E45"/>
    <w:rsid w:val="00D26902"/>
    <w:rsid w:val="00D30F25"/>
    <w:rsid w:val="00D31118"/>
    <w:rsid w:val="00D3586B"/>
    <w:rsid w:val="00D40105"/>
    <w:rsid w:val="00D42B0A"/>
    <w:rsid w:val="00D42B29"/>
    <w:rsid w:val="00D43BCF"/>
    <w:rsid w:val="00D445CC"/>
    <w:rsid w:val="00D450E2"/>
    <w:rsid w:val="00D45D04"/>
    <w:rsid w:val="00D46DB3"/>
    <w:rsid w:val="00D47B17"/>
    <w:rsid w:val="00D50360"/>
    <w:rsid w:val="00D52E29"/>
    <w:rsid w:val="00D541B7"/>
    <w:rsid w:val="00D546DA"/>
    <w:rsid w:val="00D550A5"/>
    <w:rsid w:val="00D55406"/>
    <w:rsid w:val="00D558F0"/>
    <w:rsid w:val="00D56CBB"/>
    <w:rsid w:val="00D60696"/>
    <w:rsid w:val="00D610BF"/>
    <w:rsid w:val="00D62372"/>
    <w:rsid w:val="00D63A4F"/>
    <w:rsid w:val="00D6413C"/>
    <w:rsid w:val="00D64962"/>
    <w:rsid w:val="00D66670"/>
    <w:rsid w:val="00D72782"/>
    <w:rsid w:val="00D7379E"/>
    <w:rsid w:val="00D73F12"/>
    <w:rsid w:val="00D75165"/>
    <w:rsid w:val="00D75D4E"/>
    <w:rsid w:val="00D777B9"/>
    <w:rsid w:val="00D77C42"/>
    <w:rsid w:val="00D80013"/>
    <w:rsid w:val="00D80BCC"/>
    <w:rsid w:val="00D8151A"/>
    <w:rsid w:val="00D82D64"/>
    <w:rsid w:val="00D83175"/>
    <w:rsid w:val="00D85DD0"/>
    <w:rsid w:val="00D8622D"/>
    <w:rsid w:val="00D87377"/>
    <w:rsid w:val="00D87FD3"/>
    <w:rsid w:val="00D906BF"/>
    <w:rsid w:val="00D9214A"/>
    <w:rsid w:val="00D959E0"/>
    <w:rsid w:val="00D96387"/>
    <w:rsid w:val="00D96EE0"/>
    <w:rsid w:val="00DA20F5"/>
    <w:rsid w:val="00DA388D"/>
    <w:rsid w:val="00DA4725"/>
    <w:rsid w:val="00DB23B0"/>
    <w:rsid w:val="00DC6BE0"/>
    <w:rsid w:val="00DC712D"/>
    <w:rsid w:val="00DC7B76"/>
    <w:rsid w:val="00DD07D5"/>
    <w:rsid w:val="00DD4D87"/>
    <w:rsid w:val="00DD5C8E"/>
    <w:rsid w:val="00DE0478"/>
    <w:rsid w:val="00DE3616"/>
    <w:rsid w:val="00DE3FEB"/>
    <w:rsid w:val="00DE3FF7"/>
    <w:rsid w:val="00DE4752"/>
    <w:rsid w:val="00DF12A0"/>
    <w:rsid w:val="00DF17E5"/>
    <w:rsid w:val="00DF3081"/>
    <w:rsid w:val="00DF3BF4"/>
    <w:rsid w:val="00DF3D71"/>
    <w:rsid w:val="00DF6235"/>
    <w:rsid w:val="00E004B0"/>
    <w:rsid w:val="00E0134D"/>
    <w:rsid w:val="00E0337D"/>
    <w:rsid w:val="00E06237"/>
    <w:rsid w:val="00E12399"/>
    <w:rsid w:val="00E12DE9"/>
    <w:rsid w:val="00E209F6"/>
    <w:rsid w:val="00E20C69"/>
    <w:rsid w:val="00E21741"/>
    <w:rsid w:val="00E2208C"/>
    <w:rsid w:val="00E220B5"/>
    <w:rsid w:val="00E2325D"/>
    <w:rsid w:val="00E26165"/>
    <w:rsid w:val="00E272F5"/>
    <w:rsid w:val="00E27317"/>
    <w:rsid w:val="00E278F4"/>
    <w:rsid w:val="00E31BD5"/>
    <w:rsid w:val="00E357C5"/>
    <w:rsid w:val="00E37665"/>
    <w:rsid w:val="00E402BD"/>
    <w:rsid w:val="00E40556"/>
    <w:rsid w:val="00E408EA"/>
    <w:rsid w:val="00E40C65"/>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2F6D"/>
    <w:rsid w:val="00E635E4"/>
    <w:rsid w:val="00E63EB0"/>
    <w:rsid w:val="00E67474"/>
    <w:rsid w:val="00E7456E"/>
    <w:rsid w:val="00E766A1"/>
    <w:rsid w:val="00E76E85"/>
    <w:rsid w:val="00E80A5D"/>
    <w:rsid w:val="00E84D14"/>
    <w:rsid w:val="00E84EB4"/>
    <w:rsid w:val="00E85D96"/>
    <w:rsid w:val="00E86715"/>
    <w:rsid w:val="00E86716"/>
    <w:rsid w:val="00E8708D"/>
    <w:rsid w:val="00E90202"/>
    <w:rsid w:val="00E902D3"/>
    <w:rsid w:val="00EA176A"/>
    <w:rsid w:val="00EA2B04"/>
    <w:rsid w:val="00EA3300"/>
    <w:rsid w:val="00EA370C"/>
    <w:rsid w:val="00EA428A"/>
    <w:rsid w:val="00EA5F64"/>
    <w:rsid w:val="00EA70CD"/>
    <w:rsid w:val="00EA70DC"/>
    <w:rsid w:val="00EB0580"/>
    <w:rsid w:val="00EB281F"/>
    <w:rsid w:val="00EB30D6"/>
    <w:rsid w:val="00EB52DE"/>
    <w:rsid w:val="00EB53AF"/>
    <w:rsid w:val="00EB5D9D"/>
    <w:rsid w:val="00EB7D5A"/>
    <w:rsid w:val="00EC0746"/>
    <w:rsid w:val="00EC2509"/>
    <w:rsid w:val="00EC4838"/>
    <w:rsid w:val="00EC6DB1"/>
    <w:rsid w:val="00ED405D"/>
    <w:rsid w:val="00ED5EEE"/>
    <w:rsid w:val="00ED7EA7"/>
    <w:rsid w:val="00ED7F6A"/>
    <w:rsid w:val="00EE0C09"/>
    <w:rsid w:val="00EE1623"/>
    <w:rsid w:val="00EE33C1"/>
    <w:rsid w:val="00EE359E"/>
    <w:rsid w:val="00EE3678"/>
    <w:rsid w:val="00EF0A00"/>
    <w:rsid w:val="00EF2256"/>
    <w:rsid w:val="00EF28DF"/>
    <w:rsid w:val="00EF44A7"/>
    <w:rsid w:val="00EF4FCD"/>
    <w:rsid w:val="00F01586"/>
    <w:rsid w:val="00F04541"/>
    <w:rsid w:val="00F06963"/>
    <w:rsid w:val="00F07862"/>
    <w:rsid w:val="00F112A0"/>
    <w:rsid w:val="00F13223"/>
    <w:rsid w:val="00F14122"/>
    <w:rsid w:val="00F15898"/>
    <w:rsid w:val="00F16BC5"/>
    <w:rsid w:val="00F24493"/>
    <w:rsid w:val="00F310E4"/>
    <w:rsid w:val="00F32B67"/>
    <w:rsid w:val="00F33E13"/>
    <w:rsid w:val="00F35FE0"/>
    <w:rsid w:val="00F3718E"/>
    <w:rsid w:val="00F371ED"/>
    <w:rsid w:val="00F379A3"/>
    <w:rsid w:val="00F432FA"/>
    <w:rsid w:val="00F43FDD"/>
    <w:rsid w:val="00F45156"/>
    <w:rsid w:val="00F461C3"/>
    <w:rsid w:val="00F4642F"/>
    <w:rsid w:val="00F47FC7"/>
    <w:rsid w:val="00F54870"/>
    <w:rsid w:val="00F55122"/>
    <w:rsid w:val="00F60AD4"/>
    <w:rsid w:val="00F6414C"/>
    <w:rsid w:val="00F660AD"/>
    <w:rsid w:val="00F66C4F"/>
    <w:rsid w:val="00F66D1E"/>
    <w:rsid w:val="00F6761D"/>
    <w:rsid w:val="00F723FE"/>
    <w:rsid w:val="00F726F8"/>
    <w:rsid w:val="00F75436"/>
    <w:rsid w:val="00F7572D"/>
    <w:rsid w:val="00F779C6"/>
    <w:rsid w:val="00F81CE8"/>
    <w:rsid w:val="00F83446"/>
    <w:rsid w:val="00F83A4B"/>
    <w:rsid w:val="00F83C6E"/>
    <w:rsid w:val="00F83FA8"/>
    <w:rsid w:val="00F844F5"/>
    <w:rsid w:val="00F93160"/>
    <w:rsid w:val="00F9450B"/>
    <w:rsid w:val="00F96954"/>
    <w:rsid w:val="00F96EAA"/>
    <w:rsid w:val="00F9739E"/>
    <w:rsid w:val="00FA2AAD"/>
    <w:rsid w:val="00FA61E8"/>
    <w:rsid w:val="00FA6E54"/>
    <w:rsid w:val="00FB00EE"/>
    <w:rsid w:val="00FB3CAE"/>
    <w:rsid w:val="00FB562A"/>
    <w:rsid w:val="00FB69D1"/>
    <w:rsid w:val="00FC47EC"/>
    <w:rsid w:val="00FC5151"/>
    <w:rsid w:val="00FC519D"/>
    <w:rsid w:val="00FC66D5"/>
    <w:rsid w:val="00FD1486"/>
    <w:rsid w:val="00FD1774"/>
    <w:rsid w:val="00FD206F"/>
    <w:rsid w:val="00FD3A1F"/>
    <w:rsid w:val="00FD7829"/>
    <w:rsid w:val="00FE254C"/>
    <w:rsid w:val="00FE2C5C"/>
    <w:rsid w:val="00FE4AD0"/>
    <w:rsid w:val="00FE5A32"/>
    <w:rsid w:val="00FE7B20"/>
    <w:rsid w:val="00FF23F5"/>
    <w:rsid w:val="00FF39A0"/>
    <w:rsid w:val="00FF50F2"/>
    <w:rsid w:val="00FF7F6F"/>
    <w:rsid w:val="00FF7F9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8819E"/>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6414C"/>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 w:type="paragraph" w:styleId="CommentText">
    <w:name w:val="annotation text"/>
    <w:basedOn w:val="Normal"/>
    <w:link w:val="CommentTextChar"/>
    <w:uiPriority w:val="99"/>
    <w:semiHidden/>
    <w:unhideWhenUsed/>
    <w:rsid w:val="000A52F4"/>
    <w:rPr>
      <w:sz w:val="20"/>
      <w:szCs w:val="20"/>
    </w:rPr>
  </w:style>
  <w:style w:type="character" w:customStyle="1" w:styleId="CommentTextChar">
    <w:name w:val="Comment Text Char"/>
    <w:basedOn w:val="DefaultParagraphFont"/>
    <w:link w:val="CommentText"/>
    <w:uiPriority w:val="99"/>
    <w:semiHidden/>
    <w:rsid w:val="000A52F4"/>
    <w:rPr>
      <w:rFonts w:ascii="Times New Roman" w:hAnsi="Times New Roman"/>
      <w:lang w:val="id-ID"/>
    </w:rPr>
  </w:style>
  <w:style w:type="character" w:styleId="CommentReference">
    <w:name w:val="annotation reference"/>
    <w:basedOn w:val="DefaultParagraphFont"/>
    <w:uiPriority w:val="99"/>
    <w:semiHidden/>
    <w:unhideWhenUsed/>
    <w:rsid w:val="000A52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530493">
      <w:bodyDiv w:val="1"/>
      <w:marLeft w:val="0"/>
      <w:marRight w:val="0"/>
      <w:marTop w:val="0"/>
      <w:marBottom w:val="0"/>
      <w:divBdr>
        <w:top w:val="none" w:sz="0" w:space="0" w:color="auto"/>
        <w:left w:val="none" w:sz="0" w:space="0" w:color="auto"/>
        <w:bottom w:val="none" w:sz="0" w:space="0" w:color="auto"/>
        <w:right w:val="none" w:sz="0" w:space="0" w:color="auto"/>
      </w:divBdr>
    </w:div>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655601670">
      <w:bodyDiv w:val="1"/>
      <w:marLeft w:val="0"/>
      <w:marRight w:val="0"/>
      <w:marTop w:val="0"/>
      <w:marBottom w:val="0"/>
      <w:divBdr>
        <w:top w:val="none" w:sz="0" w:space="0" w:color="auto"/>
        <w:left w:val="none" w:sz="0" w:space="0" w:color="auto"/>
        <w:bottom w:val="none" w:sz="0" w:space="0" w:color="auto"/>
        <w:right w:val="none" w:sz="0" w:space="0" w:color="auto"/>
      </w:divBdr>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wmf"/><Relationship Id="rId39"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wmf"/><Relationship Id="rId42" Type="http://schemas.openxmlformats.org/officeDocument/2006/relationships/image" Target="media/image28.w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oleObject" Target="embeddings/oleObject3.bin"/><Relationship Id="rId38" Type="http://schemas.openxmlformats.org/officeDocument/2006/relationships/image" Target="media/image26.w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oleObject" Target="embeddings/oleObject2.bin"/><Relationship Id="rId41"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wmf"/><Relationship Id="rId37" Type="http://schemas.openxmlformats.org/officeDocument/2006/relationships/image" Target="media/image25.emf"/><Relationship Id="rId40" Type="http://schemas.openxmlformats.org/officeDocument/2006/relationships/image" Target="media/image27.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wmf"/><Relationship Id="rId36" Type="http://schemas.openxmlformats.org/officeDocument/2006/relationships/image" Target="media/image24.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oleObject" Target="embeddings/oleObject1.bin"/><Relationship Id="rId30" Type="http://schemas.openxmlformats.org/officeDocument/2006/relationships/image" Target="media/image20.png"/><Relationship Id="rId35" Type="http://schemas.openxmlformats.org/officeDocument/2006/relationships/oleObject" Target="embeddings/oleObject4.bin"/><Relationship Id="rId43" Type="http://schemas.openxmlformats.org/officeDocument/2006/relationships/oleObject" Target="embeddings/oleObject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1770C-71D6-4D8C-B985-13A252D6E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1</TotalTime>
  <Pages>29</Pages>
  <Words>10517</Words>
  <Characters>5995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848</cp:revision>
  <cp:lastPrinted>2019-02-15T07:20:00Z</cp:lastPrinted>
  <dcterms:created xsi:type="dcterms:W3CDTF">2019-02-05T09:10:00Z</dcterms:created>
  <dcterms:modified xsi:type="dcterms:W3CDTF">2019-02-1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